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FA242D" w14:textId="3D4E8C7B" w:rsidR="00EC01FC" w:rsidRPr="00306BB5" w:rsidRDefault="00293BC9" w:rsidP="00B53341">
      <w:pPr>
        <w:rPr>
          <w:rFonts w:ascii="Times New Roman" w:hAnsi="Times New Roman" w:cs="Times New Roman"/>
          <w:sz w:val="20"/>
          <w:szCs w:val="16"/>
        </w:rPr>
      </w:pPr>
      <w:r>
        <w:rPr>
          <w:rFonts w:ascii="Times New Roman" w:hAnsi="Times New Roman" w:cs="Times New Roman"/>
          <w:sz w:val="20"/>
          <w:szCs w:val="16"/>
        </w:rPr>
        <w:t xml:space="preserve">Supplemental </w:t>
      </w:r>
      <w:r w:rsidR="00F101D6">
        <w:rPr>
          <w:rFonts w:ascii="Times New Roman" w:hAnsi="Times New Roman" w:cs="Times New Roman"/>
          <w:sz w:val="20"/>
          <w:szCs w:val="16"/>
        </w:rPr>
        <w:t>Table 1</w:t>
      </w:r>
      <w:r w:rsidR="00887F88" w:rsidRPr="00306BB5">
        <w:rPr>
          <w:rFonts w:ascii="Times New Roman" w:hAnsi="Times New Roman" w:cs="Times New Roman"/>
          <w:sz w:val="20"/>
          <w:szCs w:val="16"/>
        </w:rPr>
        <w:t xml:space="preserve">: </w:t>
      </w:r>
      <w:r w:rsidR="00D515CF" w:rsidRPr="00306BB5">
        <w:rPr>
          <w:rFonts w:ascii="Times New Roman" w:hAnsi="Times New Roman" w:cs="Times New Roman"/>
          <w:sz w:val="20"/>
          <w:szCs w:val="16"/>
        </w:rPr>
        <w:t>Case</w:t>
      </w:r>
      <w:r w:rsidR="00887F88" w:rsidRPr="00306BB5">
        <w:rPr>
          <w:rFonts w:ascii="Times New Roman" w:hAnsi="Times New Roman" w:cs="Times New Roman"/>
          <w:sz w:val="20"/>
          <w:szCs w:val="16"/>
        </w:rPr>
        <w:t xml:space="preserve"> Reports of </w:t>
      </w:r>
      <w:r w:rsidR="001F2177" w:rsidRPr="00306BB5">
        <w:rPr>
          <w:rFonts w:ascii="Times New Roman" w:hAnsi="Times New Roman" w:cs="Times New Roman"/>
          <w:sz w:val="20"/>
          <w:szCs w:val="16"/>
        </w:rPr>
        <w:t xml:space="preserve">Intravenous or Intra-arterial </w:t>
      </w:r>
      <w:r w:rsidR="00887F88" w:rsidRPr="00306BB5">
        <w:rPr>
          <w:rFonts w:ascii="Times New Roman" w:hAnsi="Times New Roman" w:cs="Times New Roman"/>
          <w:sz w:val="20"/>
          <w:szCs w:val="16"/>
        </w:rPr>
        <w:t>Thrombolysis</w:t>
      </w:r>
      <w:r w:rsidR="00D515CF" w:rsidRPr="00306BB5">
        <w:rPr>
          <w:rFonts w:ascii="Times New Roman" w:hAnsi="Times New Roman" w:cs="Times New Roman"/>
          <w:sz w:val="20"/>
          <w:szCs w:val="16"/>
        </w:rPr>
        <w:t xml:space="preserve"> for Pregnant Women</w:t>
      </w:r>
      <w:r w:rsidR="00887F88" w:rsidRPr="00306BB5">
        <w:rPr>
          <w:rFonts w:ascii="Times New Roman" w:hAnsi="Times New Roman" w:cs="Times New Roman"/>
          <w:sz w:val="20"/>
          <w:szCs w:val="16"/>
        </w:rPr>
        <w:t xml:space="preserve"> with Acute Ischemic Stroke</w:t>
      </w:r>
    </w:p>
    <w:tbl>
      <w:tblPr>
        <w:tblStyle w:val="TableGrid"/>
        <w:tblW w:w="14220" w:type="dxa"/>
        <w:tblInd w:w="-365" w:type="dxa"/>
        <w:tblLayout w:type="fixed"/>
        <w:tblLook w:val="04A0" w:firstRow="1" w:lastRow="0" w:firstColumn="1" w:lastColumn="0" w:noHBand="0" w:noVBand="1"/>
      </w:tblPr>
      <w:tblGrid>
        <w:gridCol w:w="1316"/>
        <w:gridCol w:w="754"/>
        <w:gridCol w:w="810"/>
        <w:gridCol w:w="900"/>
        <w:gridCol w:w="1260"/>
        <w:gridCol w:w="1586"/>
        <w:gridCol w:w="2014"/>
        <w:gridCol w:w="1170"/>
        <w:gridCol w:w="1350"/>
        <w:gridCol w:w="900"/>
        <w:gridCol w:w="1080"/>
        <w:gridCol w:w="1080"/>
      </w:tblGrid>
      <w:tr w:rsidR="009855C7" w:rsidRPr="007B0C2D" w14:paraId="12BCA0AD" w14:textId="77777777" w:rsidTr="009D5A79">
        <w:trPr>
          <w:tblHeader/>
        </w:trPr>
        <w:tc>
          <w:tcPr>
            <w:tcW w:w="1316" w:type="dxa"/>
          </w:tcPr>
          <w:p w14:paraId="5F4AD000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Author, year</w:t>
            </w:r>
          </w:p>
        </w:tc>
        <w:tc>
          <w:tcPr>
            <w:tcW w:w="754" w:type="dxa"/>
          </w:tcPr>
          <w:p w14:paraId="541A814A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Age</w:t>
            </w:r>
          </w:p>
          <w:p w14:paraId="17DEE64D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years)</w:t>
            </w:r>
          </w:p>
          <w:p w14:paraId="5D35D975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</w:p>
        </w:tc>
        <w:tc>
          <w:tcPr>
            <w:tcW w:w="810" w:type="dxa"/>
          </w:tcPr>
          <w:p w14:paraId="75E45443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Gestational Age</w:t>
            </w:r>
          </w:p>
          <w:p w14:paraId="53818AB8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(weeks) </w:t>
            </w:r>
          </w:p>
        </w:tc>
        <w:tc>
          <w:tcPr>
            <w:tcW w:w="900" w:type="dxa"/>
          </w:tcPr>
          <w:p w14:paraId="2BB3A2C4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Thrombo-lytic RX</w:t>
            </w:r>
          </w:p>
        </w:tc>
        <w:tc>
          <w:tcPr>
            <w:tcW w:w="1260" w:type="dxa"/>
          </w:tcPr>
          <w:p w14:paraId="2577FE97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Signs/</w:t>
            </w:r>
          </w:p>
          <w:p w14:paraId="076EA1FA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Symptoms</w:t>
            </w:r>
          </w:p>
        </w:tc>
        <w:tc>
          <w:tcPr>
            <w:tcW w:w="1586" w:type="dxa"/>
          </w:tcPr>
          <w:p w14:paraId="3A48B35C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 xml:space="preserve">Associated </w:t>
            </w:r>
          </w:p>
          <w:p w14:paraId="1215AB76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Comorbidities</w:t>
            </w:r>
          </w:p>
        </w:tc>
        <w:tc>
          <w:tcPr>
            <w:tcW w:w="2014" w:type="dxa"/>
          </w:tcPr>
          <w:p w14:paraId="645F9BF1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Imaging</w:t>
            </w:r>
          </w:p>
        </w:tc>
        <w:tc>
          <w:tcPr>
            <w:tcW w:w="1170" w:type="dxa"/>
          </w:tcPr>
          <w:p w14:paraId="42EE50BB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Additional Anti-coagulants</w:t>
            </w:r>
          </w:p>
        </w:tc>
        <w:tc>
          <w:tcPr>
            <w:tcW w:w="1350" w:type="dxa"/>
          </w:tcPr>
          <w:p w14:paraId="4B9BEA27" w14:textId="1E987FD0" w:rsidR="00743732" w:rsidRPr="005D5E56" w:rsidRDefault="006E0F8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Potential Comp</w:t>
            </w:r>
            <w:r w:rsidR="00743732"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lications</w:t>
            </w:r>
          </w:p>
        </w:tc>
        <w:tc>
          <w:tcPr>
            <w:tcW w:w="900" w:type="dxa"/>
          </w:tcPr>
          <w:p w14:paraId="3772BA4D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Mode of Delivery</w:t>
            </w:r>
          </w:p>
        </w:tc>
        <w:tc>
          <w:tcPr>
            <w:tcW w:w="1080" w:type="dxa"/>
          </w:tcPr>
          <w:p w14:paraId="4761F789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>Maternal Outcome</w:t>
            </w:r>
          </w:p>
        </w:tc>
        <w:tc>
          <w:tcPr>
            <w:tcW w:w="1080" w:type="dxa"/>
          </w:tcPr>
          <w:p w14:paraId="14621B43" w14:textId="77777777" w:rsidR="00743732" w:rsidRPr="005D5E56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</w:pPr>
            <w:r w:rsidRPr="005D5E56">
              <w:rPr>
                <w:rFonts w:ascii="Times New Roman" w:hAnsi="Times New Roman" w:cs="Times New Roman"/>
                <w:b/>
                <w:noProof/>
                <w:sz w:val="18"/>
                <w:szCs w:val="16"/>
              </w:rPr>
              <w:t xml:space="preserve">Fetal Outcome </w:t>
            </w:r>
          </w:p>
        </w:tc>
      </w:tr>
      <w:tr w:rsidR="009855C7" w:rsidRPr="007B0C2D" w14:paraId="5DD767ED" w14:textId="77777777" w:rsidTr="009D5A79">
        <w:tc>
          <w:tcPr>
            <w:tcW w:w="1316" w:type="dxa"/>
          </w:tcPr>
          <w:p w14:paraId="696CBD53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Dapprich, </w:t>
            </w:r>
          </w:p>
          <w:p w14:paraId="0BA80700" w14:textId="553E436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2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Dapprich&lt;/Author&gt;&lt;Year&gt;2002&lt;/Year&gt;&lt;RecNum&gt;354&lt;/RecNum&gt;&lt;DisplayText&gt;&lt;style face="superscript"&gt;1&lt;/style&gt;&lt;/DisplayText&gt;&lt;record&gt;&lt;rec-number&gt;354&lt;/rec-number&gt;&lt;foreign-keys&gt;&lt;key app="EN" db-id="w5aprfdapzpdzpe005vxsdzlpvs25rprz5e9" timestamp="1486412475"&gt;354&lt;/key&gt;&lt;/foreign-keys&gt;&lt;ref-type name="Journal Article"&gt;17&lt;/ref-type&gt;&lt;contributors&gt;&lt;authors&gt;&lt;author&gt;Dapprich, M.&lt;/author&gt;&lt;author&gt;Boessenecker, W.&lt;/author&gt;&lt;/authors&gt;&lt;/contributors&gt;&lt;titles&gt;&lt;title&gt;Fibrinolysis with alteplase in a pregnant woman with stroke&lt;/title&gt;&lt;secondary-title&gt;Cerebrovasc Dis&lt;/secondary-title&gt;&lt;alt-title&gt;Cerebrovascular diseases (Basel, Switzerland)&lt;/alt-title&gt;&lt;/titles&gt;&lt;periodical&gt;&lt;full-title&gt;Cerebrovasc Dis&lt;/full-title&gt;&lt;abbr-1&gt;Cerebrovascular diseases (Basel, Switzerland)&lt;/abbr-1&gt;&lt;/periodical&gt;&lt;alt-periodical&gt;&lt;full-title&gt;Cerebrovasc Dis&lt;/full-title&gt;&lt;abbr-1&gt;Cerebrovascular diseases (Basel, Switzerland)&lt;/abbr-1&gt;&lt;/alt-periodical&gt;&lt;pages&gt;290&lt;/pages&gt;&lt;volume&gt;13&lt;/volume&gt;&lt;number&gt;4&lt;/number&gt;&lt;edition&gt;2002/05/16&lt;/edition&gt;&lt;keywords&gt;&lt;keyword&gt;Adult&lt;/keyword&gt;&lt;keyword&gt;Female&lt;/keyword&gt;&lt;keyword&gt;Fibrinolytic Agents/ therapeutic use&lt;/keyword&gt;&lt;keyword&gt;Humans&lt;/keyword&gt;&lt;keyword&gt;Infarction, Middle Cerebral Artery/diagnosis/ drug therapy&lt;/keyword&gt;&lt;keyword&gt;Pregnancy&lt;/keyword&gt;&lt;keyword&gt;Pregnancy Complications, Cardiovascular/diagnosis/ drug therapy&lt;/keyword&gt;&lt;keyword&gt;Tissue Plasminogen Activator/ therapeutic use&lt;/keyword&gt;&lt;keyword&gt;Tomography, X-Ray Computed&lt;/keyword&gt;&lt;keyword&gt;Women&amp;apos;s Health&lt;/keyword&gt;&lt;/keywords&gt;&lt;dates&gt;&lt;year&gt;2002&lt;/year&gt;&lt;/dates&gt;&lt;isbn&gt;1015-9770 (Print)&amp;#xD;1015-9770 (Linking)&lt;/isbn&gt;&lt;accession-num&gt;12011557&lt;/accession-num&gt;&lt;urls&gt;&lt;/urls&gt;&lt;electronic-resource-num&gt;57859&lt;/electronic-resource-num&gt;&lt;remote-database-provider&gt;NLM&lt;/remote-database-provider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4821496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1 </w:t>
            </w:r>
          </w:p>
        </w:tc>
        <w:tc>
          <w:tcPr>
            <w:tcW w:w="810" w:type="dxa"/>
          </w:tcPr>
          <w:p w14:paraId="400A4D1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2 weeks</w:t>
            </w:r>
          </w:p>
        </w:tc>
        <w:tc>
          <w:tcPr>
            <w:tcW w:w="900" w:type="dxa"/>
          </w:tcPr>
          <w:p w14:paraId="663D10B3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  <w:p w14:paraId="4FB68196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</w:p>
        </w:tc>
        <w:tc>
          <w:tcPr>
            <w:tcW w:w="1260" w:type="dxa"/>
          </w:tcPr>
          <w:p w14:paraId="27963A2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ight-sided hemiplegia and global</w:t>
            </w:r>
          </w:p>
          <w:p w14:paraId="49428C4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phasia</w:t>
            </w:r>
          </w:p>
        </w:tc>
        <w:tc>
          <w:tcPr>
            <w:tcW w:w="1586" w:type="dxa"/>
          </w:tcPr>
          <w:p w14:paraId="190CD8B7" w14:textId="62A463C0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2014" w:type="dxa"/>
          </w:tcPr>
          <w:p w14:paraId="1CE29230" w14:textId="06EC731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CT scan showed early hypodensity of the left</w:t>
            </w:r>
          </w:p>
          <w:p w14:paraId="3B0F0DA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asal ganglia</w:t>
            </w:r>
          </w:p>
          <w:p w14:paraId="3D5DFF1E" w14:textId="77777777" w:rsidR="000F2184" w:rsidRPr="007B0C2D" w:rsidRDefault="000F218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4B8AE3A8" w14:textId="6E25DB6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ranscranial color duplex sonography (TCD) showed occlusion of the main stem of the left MCA</w:t>
            </w:r>
          </w:p>
        </w:tc>
        <w:tc>
          <w:tcPr>
            <w:tcW w:w="1170" w:type="dxa"/>
          </w:tcPr>
          <w:p w14:paraId="2A4C7BC6" w14:textId="1804AC9B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Secondary prophylaxis with </w:t>
            </w:r>
            <w:r w:rsidR="0025507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ow dose</w:t>
            </w:r>
          </w:p>
          <w:p w14:paraId="5335294E" w14:textId="059A8D22" w:rsidR="00743732" w:rsidRPr="007B0C2D" w:rsidRDefault="008E4BA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&amp; LMWH </w:t>
            </w:r>
          </w:p>
        </w:tc>
        <w:tc>
          <w:tcPr>
            <w:tcW w:w="1350" w:type="dxa"/>
          </w:tcPr>
          <w:p w14:paraId="397E6F0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RI scan showed</w:t>
            </w:r>
          </w:p>
          <w:p w14:paraId="42762347" w14:textId="74C7EEE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morrhagic</w:t>
            </w:r>
            <w:r w:rsidR="008E3CD8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transformation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ischemic infarction of the left basal ganglia</w:t>
            </w:r>
          </w:p>
        </w:tc>
        <w:tc>
          <w:tcPr>
            <w:tcW w:w="900" w:type="dxa"/>
          </w:tcPr>
          <w:p w14:paraId="49343C6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73FEEF1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ear complete recovery</w:t>
            </w:r>
          </w:p>
        </w:tc>
        <w:tc>
          <w:tcPr>
            <w:tcW w:w="1080" w:type="dxa"/>
          </w:tcPr>
          <w:p w14:paraId="16267EB3" w14:textId="4A5AC77E" w:rsidR="00743732" w:rsidRPr="007B0C2D" w:rsidRDefault="002F3FD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1A6658B5" w14:textId="77777777" w:rsidTr="009D5A79">
        <w:tc>
          <w:tcPr>
            <w:tcW w:w="1316" w:type="dxa"/>
          </w:tcPr>
          <w:p w14:paraId="2BBAD334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Elford, </w:t>
            </w:r>
          </w:p>
          <w:p w14:paraId="39453F24" w14:textId="11558A38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2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FbGZvcmQ8L0F1dGhvcj48WWVhcj4yMDAyPC9ZZWFyPjxS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FbGZvcmQ8L0F1dGhvcj48WWVhcj4yMDAyPC9ZZWFyPjxS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2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30942C55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8 </w:t>
            </w:r>
          </w:p>
        </w:tc>
        <w:tc>
          <w:tcPr>
            <w:tcW w:w="810" w:type="dxa"/>
          </w:tcPr>
          <w:p w14:paraId="3F759411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 week</w:t>
            </w:r>
          </w:p>
        </w:tc>
        <w:tc>
          <w:tcPr>
            <w:tcW w:w="900" w:type="dxa"/>
          </w:tcPr>
          <w:p w14:paraId="1CBE2C31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IA t-PA</w:t>
            </w:r>
          </w:p>
        </w:tc>
        <w:tc>
          <w:tcPr>
            <w:tcW w:w="1260" w:type="dxa"/>
          </w:tcPr>
          <w:p w14:paraId="46B2096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Left hemiplegia, dysarthria, left facial paralysis, drowsiness, </w:t>
            </w:r>
          </w:p>
          <w:p w14:paraId="773B251B" w14:textId="77777777" w:rsidR="00AB2E9E" w:rsidRPr="007B0C2D" w:rsidRDefault="00AB2E9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71E7CD8" w14:textId="21FCCE4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</w:t>
            </w:r>
            <w:r w:rsidR="00AB2E9E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SS</w:t>
            </w:r>
            <w:r w:rsidR="00625915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1</w:t>
            </w:r>
          </w:p>
          <w:p w14:paraId="27A8438F" w14:textId="47BCB42B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P: 100-115/50-65</w:t>
            </w:r>
          </w:p>
        </w:tc>
        <w:tc>
          <w:tcPr>
            <w:tcW w:w="1586" w:type="dxa"/>
          </w:tcPr>
          <w:p w14:paraId="66915EFE" w14:textId="7E485B34" w:rsidR="00743732" w:rsidRPr="007B0C2D" w:rsidRDefault="00743732" w:rsidP="00E81959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Severe ovarian </w:t>
            </w:r>
            <w:r w:rsidR="00E81959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yperstimulation syndro</w:t>
            </w:r>
            <w:r w:rsidR="0063471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e, no evidence of thrombophilia</w:t>
            </w:r>
            <w:r w:rsidR="00E81959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2014" w:type="dxa"/>
          </w:tcPr>
          <w:p w14:paraId="71F62730" w14:textId="551B3B6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CT showed subtle ischemic changes in right cerebral artery distribution + posterior aspect of right basal ganglia </w:t>
            </w:r>
          </w:p>
          <w:p w14:paraId="2394C9FC" w14:textId="77777777" w:rsidR="000F2184" w:rsidRPr="007B0C2D" w:rsidRDefault="000F218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0B4A5261" w14:textId="31332B7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giography 4 h</w:t>
            </w:r>
            <w:r w:rsidR="00D22050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ou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rs after stroke onset: complete occlusion of right M1 segment of MCA </w:t>
            </w:r>
          </w:p>
        </w:tc>
        <w:tc>
          <w:tcPr>
            <w:tcW w:w="1170" w:type="dxa"/>
          </w:tcPr>
          <w:p w14:paraId="3D47031E" w14:textId="24B3B6E5" w:rsidR="00743732" w:rsidRPr="007B0C2D" w:rsidRDefault="00610837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scharged on low dose dalteparin</w:t>
            </w:r>
            <w:r w:rsidR="007679DB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then</w:t>
            </w:r>
          </w:p>
          <w:p w14:paraId="684F725C" w14:textId="0C5FB4EF" w:rsidR="00743732" w:rsidRPr="007B0C2D" w:rsidRDefault="007679D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opped 2 months before delivery</w:t>
            </w:r>
          </w:p>
        </w:tc>
        <w:tc>
          <w:tcPr>
            <w:tcW w:w="1350" w:type="dxa"/>
          </w:tcPr>
          <w:p w14:paraId="4AE312C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ight basal ganglia hematoma</w:t>
            </w:r>
          </w:p>
        </w:tc>
        <w:tc>
          <w:tcPr>
            <w:tcW w:w="900" w:type="dxa"/>
          </w:tcPr>
          <w:p w14:paraId="04554B7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VD </w:t>
            </w:r>
          </w:p>
        </w:tc>
        <w:tc>
          <w:tcPr>
            <w:tcW w:w="1080" w:type="dxa"/>
          </w:tcPr>
          <w:p w14:paraId="573C0963" w14:textId="3427C06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t 3 months</w:t>
            </w:r>
            <w:r w:rsidR="00625915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: Mild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left inferior quadrantanopia, slight left leg sensory change, slight difficulty ambulating</w:t>
            </w:r>
          </w:p>
        </w:tc>
        <w:tc>
          <w:tcPr>
            <w:tcW w:w="1080" w:type="dxa"/>
          </w:tcPr>
          <w:p w14:paraId="354104EA" w14:textId="49F1FEDC" w:rsidR="00743732" w:rsidRPr="007B0C2D" w:rsidRDefault="002F3FD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4650B49A" w14:textId="77777777" w:rsidTr="009D5A79">
        <w:tc>
          <w:tcPr>
            <w:tcW w:w="1316" w:type="dxa"/>
          </w:tcPr>
          <w:p w14:paraId="6365C71B" w14:textId="29B569C4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Weatherby, 200</w:t>
            </w:r>
            <w:r w:rsidR="00F651F7"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3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Weatherby&lt;/Author&gt;&lt;Year&gt;2003&lt;/Year&gt;&lt;RecNum&gt;771&lt;/RecNum&gt;&lt;DisplayText&gt;&lt;style face="superscript"&gt;3&lt;/style&gt;&lt;/DisplayText&gt;&lt;record&gt;&lt;rec-number&gt;771&lt;/rec-number&gt;&lt;foreign-keys&gt;&lt;key app="EN" db-id="w5aprfdapzpdzpe005vxsdzlpvs25rprz5e9" timestamp="1531852339"&gt;771&lt;/key&gt;&lt;/foreign-keys&gt;&lt;ref-type name="Journal Article"&gt;17&lt;/ref-type&gt;&lt;contributors&gt;&lt;authors&gt;&lt;author&gt;Weatherby, S. J.&lt;/author&gt;&lt;author&gt;Edwards, N. C.&lt;/author&gt;&lt;author&gt;West, R.&lt;/author&gt;&lt;author&gt;Heafield, M. T.&lt;/author&gt;&lt;/authors&gt;&lt;/contributors&gt;&lt;titles&gt;&lt;title&gt;Good outcome in early pregnancy following direct thrombolysis for cerebral venous sinus thrombosis&lt;/title&gt;&lt;secondary-title&gt;J Neurol&lt;/secondary-title&gt;&lt;alt-title&gt;Journal of neurology&lt;/alt-title&gt;&lt;/titles&gt;&lt;periodical&gt;&lt;full-title&gt;J Neurol&lt;/full-title&gt;&lt;abbr-1&gt;J Neurol&lt;/abbr-1&gt;&lt;/periodical&gt;&lt;pages&gt;1372-3&lt;/pages&gt;&lt;volume&gt;250&lt;/volume&gt;&lt;number&gt;11&lt;/number&gt;&lt;edition&gt;2003/12/04&lt;/edition&gt;&lt;keywords&gt;&lt;keyword&gt;Adult&lt;/keyword&gt;&lt;keyword&gt;Female&lt;/keyword&gt;&lt;keyword&gt;Fibrinolytic Agents/administration &amp;amp; dosage/*therapeutic use&lt;/keyword&gt;&lt;keyword&gt;Heparin/administration &amp;amp; dosage/*therapeutic use&lt;/keyword&gt;&lt;keyword&gt;Humans&lt;/keyword&gt;&lt;keyword&gt;Infusions, Intravenous&lt;/keyword&gt;&lt;keyword&gt;Pregnancy&lt;/keyword&gt;&lt;keyword&gt;Pregnancy Complications, Cardiovascular/*drug therapy/physiopathology&lt;/keyword&gt;&lt;keyword&gt;Sagittal Sinus Thrombosis/*drug therapy/physiopathology&lt;/keyword&gt;&lt;keyword&gt;*Thrombolytic Therapy&lt;/keyword&gt;&lt;keyword&gt;Tissue Plasminogen Activator/administration &amp;amp; dosage/*therapeutic use&lt;/keyword&gt;&lt;/keywords&gt;&lt;dates&gt;&lt;year&gt;2003&lt;/year&gt;&lt;pub-dates&gt;&lt;date&gt;Nov&lt;/date&gt;&lt;/pub-dates&gt;&lt;/dates&gt;&lt;isbn&gt;0340-5354 (Print)&amp;#xD;0340-5354&lt;/isbn&gt;&lt;accession-num&gt;14648156&lt;/accession-num&gt;&lt;urls&gt;&lt;/urls&gt;&lt;electronic-resource-num&gt;10.1007/s00415-003-0173-6&lt;/electronic-resource-num&gt;&lt;remote-database-provider&gt;NLM&lt;/remote-database-provider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3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2944F3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9 </w:t>
            </w:r>
          </w:p>
        </w:tc>
        <w:tc>
          <w:tcPr>
            <w:tcW w:w="810" w:type="dxa"/>
          </w:tcPr>
          <w:p w14:paraId="1EAFED3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9 weeks</w:t>
            </w:r>
          </w:p>
        </w:tc>
        <w:tc>
          <w:tcPr>
            <w:tcW w:w="900" w:type="dxa"/>
          </w:tcPr>
          <w:p w14:paraId="5E2C1099" w14:textId="26AFA139" w:rsidR="00743732" w:rsidRPr="007B0C2D" w:rsidRDefault="00743732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Direct thrombolysis with tPA</w:t>
            </w:r>
            <w:r w:rsidR="00625915"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x2</w:t>
            </w:r>
          </w:p>
        </w:tc>
        <w:tc>
          <w:tcPr>
            <w:tcW w:w="1260" w:type="dxa"/>
          </w:tcPr>
          <w:p w14:paraId="5B85B192" w14:textId="28088C50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ilateral papilloedema</w:t>
            </w:r>
          </w:p>
          <w:p w14:paraId="32FA0EC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d a left sided hemiparesis</w:t>
            </w:r>
          </w:p>
          <w:p w14:paraId="56C61238" w14:textId="77777777" w:rsidR="00AB2E9E" w:rsidRPr="007B0C2D" w:rsidRDefault="00AB2E9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E158883" w14:textId="72F9087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Glasow Coma Score: 8 </w:t>
            </w:r>
          </w:p>
        </w:tc>
        <w:tc>
          <w:tcPr>
            <w:tcW w:w="1586" w:type="dxa"/>
          </w:tcPr>
          <w:p w14:paraId="3E0DAA56" w14:textId="77777777" w:rsidR="00743732" w:rsidRPr="007B0C2D" w:rsidRDefault="00743732" w:rsidP="008E4BA2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2014" w:type="dxa"/>
          </w:tcPr>
          <w:p w14:paraId="2D4C87B3" w14:textId="384E0A59" w:rsidR="00743732" w:rsidRPr="007B0C2D" w:rsidRDefault="0083793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nitial urgent CT</w:t>
            </w:r>
          </w:p>
          <w:p w14:paraId="6BFEAB6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howed increased attenuation of</w:t>
            </w:r>
          </w:p>
          <w:p w14:paraId="240366C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he superior sagittal sinus, with</w:t>
            </w:r>
          </w:p>
          <w:p w14:paraId="318B265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ome cerebral oedema. MRI/MRV showed absence of flow</w:t>
            </w:r>
          </w:p>
        </w:tc>
        <w:tc>
          <w:tcPr>
            <w:tcW w:w="1170" w:type="dxa"/>
          </w:tcPr>
          <w:p w14:paraId="424A4147" w14:textId="56FB5D49" w:rsidR="00743732" w:rsidRPr="007B0C2D" w:rsidRDefault="0034270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ischarged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on Fragmin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(low dose)</w:t>
            </w:r>
          </w:p>
        </w:tc>
        <w:tc>
          <w:tcPr>
            <w:tcW w:w="1350" w:type="dxa"/>
          </w:tcPr>
          <w:p w14:paraId="35B715B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4BC7D30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4BF8C34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ull recovery</w:t>
            </w:r>
          </w:p>
        </w:tc>
        <w:tc>
          <w:tcPr>
            <w:tcW w:w="1080" w:type="dxa"/>
          </w:tcPr>
          <w:p w14:paraId="2168A362" w14:textId="2CD9B461" w:rsidR="00743732" w:rsidRPr="007B0C2D" w:rsidRDefault="002F3FD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4846122B" w14:textId="77777777" w:rsidTr="009D5A79">
        <w:tc>
          <w:tcPr>
            <w:tcW w:w="1316" w:type="dxa"/>
          </w:tcPr>
          <w:p w14:paraId="212D5529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Johnson, </w:t>
            </w:r>
          </w:p>
          <w:p w14:paraId="6328B7DF" w14:textId="4EEE66AC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5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Kb2huc29uPC9BdXRob3I+PFllYXI+MjAwNTwvWWVhcj48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Kb2huc29uPC9BdXRob3I+PFllYXI+MjAwNTwvWWVhcj48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4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2C22C5C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9 </w:t>
            </w:r>
          </w:p>
        </w:tc>
        <w:tc>
          <w:tcPr>
            <w:tcW w:w="810" w:type="dxa"/>
          </w:tcPr>
          <w:p w14:paraId="4D09F5A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7 weeks </w:t>
            </w:r>
          </w:p>
        </w:tc>
        <w:tc>
          <w:tcPr>
            <w:tcW w:w="900" w:type="dxa"/>
          </w:tcPr>
          <w:p w14:paraId="1221CE6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IA rt-PA</w:t>
            </w:r>
          </w:p>
        </w:tc>
        <w:tc>
          <w:tcPr>
            <w:tcW w:w="1260" w:type="dxa"/>
          </w:tcPr>
          <w:p w14:paraId="35F80AE1" w14:textId="6811D39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eft sided hemiplegia, left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omonomous hemianopsia with left-sided</w:t>
            </w:r>
          </w:p>
          <w:p w14:paraId="07C61BD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eglect, dysarthria, and left facial droop.</w:t>
            </w:r>
          </w:p>
          <w:p w14:paraId="1E6A88DC" w14:textId="77777777" w:rsidR="00AB2E9E" w:rsidRPr="007B0C2D" w:rsidRDefault="00AB2E9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56264F6F" w14:textId="10584C32" w:rsidR="00743732" w:rsidRPr="007B0C2D" w:rsidRDefault="00AB2E9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=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0</w:t>
            </w:r>
          </w:p>
          <w:p w14:paraId="16C230BD" w14:textId="76661CF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P: 200/100</w:t>
            </w:r>
          </w:p>
        </w:tc>
        <w:tc>
          <w:tcPr>
            <w:tcW w:w="1586" w:type="dxa"/>
          </w:tcPr>
          <w:p w14:paraId="32D48D37" w14:textId="5972252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x of chronic hypertension</w:t>
            </w:r>
            <w:r w:rsidR="008F3F5D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untreated</w:t>
            </w:r>
          </w:p>
        </w:tc>
        <w:tc>
          <w:tcPr>
            <w:tcW w:w="2014" w:type="dxa"/>
          </w:tcPr>
          <w:p w14:paraId="1F3A468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giography: occlusion of middle M1 segment of the MCA</w:t>
            </w:r>
          </w:p>
        </w:tc>
        <w:tc>
          <w:tcPr>
            <w:tcW w:w="1170" w:type="dxa"/>
          </w:tcPr>
          <w:p w14:paraId="19B18BA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ischarged on LMWH </w:t>
            </w:r>
          </w:p>
        </w:tc>
        <w:tc>
          <w:tcPr>
            <w:tcW w:w="1350" w:type="dxa"/>
          </w:tcPr>
          <w:p w14:paraId="4B4860B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32B3F3E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Forceps VD under epidural analgesia </w:t>
            </w:r>
          </w:p>
        </w:tc>
        <w:tc>
          <w:tcPr>
            <w:tcW w:w="1080" w:type="dxa"/>
          </w:tcPr>
          <w:p w14:paraId="3CA1869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t 2 months:</w:t>
            </w:r>
          </w:p>
          <w:p w14:paraId="1BB5313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Neuro-logically normal </w:t>
            </w:r>
          </w:p>
        </w:tc>
        <w:tc>
          <w:tcPr>
            <w:tcW w:w="1080" w:type="dxa"/>
          </w:tcPr>
          <w:p w14:paraId="112EB799" w14:textId="6A173523" w:rsidR="00743732" w:rsidRPr="007B0C2D" w:rsidRDefault="002F3FD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 term</w:t>
            </w:r>
          </w:p>
        </w:tc>
      </w:tr>
      <w:tr w:rsidR="009855C7" w:rsidRPr="007B0C2D" w14:paraId="6A2C5693" w14:textId="77777777" w:rsidTr="009D5A79">
        <w:tc>
          <w:tcPr>
            <w:tcW w:w="1316" w:type="dxa"/>
          </w:tcPr>
          <w:p w14:paraId="4333CE31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Leonhardt, </w:t>
            </w:r>
          </w:p>
          <w:p w14:paraId="357A0E16" w14:textId="44420D7F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MZW9uaGFyZHQ8L0F1dGhvcj48WWVhcj4yMDA2PC9ZZWFy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MZW9uaGFyZHQ8L0F1dGhvcj48WWVhcj4yMDA2PC9ZZWFy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5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267B2521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6 </w:t>
            </w:r>
          </w:p>
        </w:tc>
        <w:tc>
          <w:tcPr>
            <w:tcW w:w="810" w:type="dxa"/>
          </w:tcPr>
          <w:p w14:paraId="5D4C333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3 weeks</w:t>
            </w:r>
          </w:p>
        </w:tc>
        <w:tc>
          <w:tcPr>
            <w:tcW w:w="900" w:type="dxa"/>
          </w:tcPr>
          <w:p w14:paraId="4F56733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428FE152" w14:textId="333C7B9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ense 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right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miparesis </w:t>
            </w:r>
          </w:p>
        </w:tc>
        <w:tc>
          <w:tcPr>
            <w:tcW w:w="1586" w:type="dxa"/>
          </w:tcPr>
          <w:p w14:paraId="24C3F1C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Elevated IgG</w:t>
            </w:r>
          </w:p>
          <w:p w14:paraId="0C1F948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d IgM anti-cardiolipin antibodies</w:t>
            </w:r>
          </w:p>
        </w:tc>
        <w:tc>
          <w:tcPr>
            <w:tcW w:w="2014" w:type="dxa"/>
          </w:tcPr>
          <w:p w14:paraId="3292813F" w14:textId="2050B61E" w:rsidR="00743732" w:rsidRPr="007B0C2D" w:rsidRDefault="000162C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iffusion weighted MRI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showed</w:t>
            </w:r>
          </w:p>
          <w:p w14:paraId="3975252E" w14:textId="3476FDF5" w:rsidR="00743732" w:rsidRPr="007B0C2D" w:rsidRDefault="008F3F5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yperintensity of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left basal ganglia and occlusion</w:t>
            </w:r>
          </w:p>
          <w:p w14:paraId="5E2020A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of the MCA M1 segment</w:t>
            </w:r>
          </w:p>
        </w:tc>
        <w:tc>
          <w:tcPr>
            <w:tcW w:w="1170" w:type="dxa"/>
          </w:tcPr>
          <w:p w14:paraId="1190FFA2" w14:textId="253F270C" w:rsidR="00743732" w:rsidRPr="007B0C2D" w:rsidRDefault="008F3F5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Q LMWH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14:paraId="02ABAB5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0ED8F90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34D57162" w14:textId="40A2DC9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ransferred to rehab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litation facility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with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 xml:space="preserve">extremity weakness </w:t>
            </w:r>
          </w:p>
        </w:tc>
        <w:tc>
          <w:tcPr>
            <w:tcW w:w="1080" w:type="dxa"/>
          </w:tcPr>
          <w:p w14:paraId="7B6B9B28" w14:textId="28282EB3" w:rsidR="00743732" w:rsidRPr="007B0C2D" w:rsidRDefault="00CA1F8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Healthy premature</w:t>
            </w:r>
          </w:p>
        </w:tc>
      </w:tr>
      <w:tr w:rsidR="009855C7" w:rsidRPr="007B0C2D" w14:paraId="40F22653" w14:textId="77777777" w:rsidTr="009D5A79">
        <w:tc>
          <w:tcPr>
            <w:tcW w:w="1316" w:type="dxa"/>
          </w:tcPr>
          <w:p w14:paraId="420227C9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Wiese, </w:t>
            </w:r>
          </w:p>
          <w:p w14:paraId="67BD1073" w14:textId="417CAA38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XaWVzZTwvQXV0aG9yPjxZZWFyPjIwMDY8L1llYXI+PFJl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XaWVzZTwvQXV0aG9yPjxZZWFyPjIwMDY8L1llYXI+PFJl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B2D021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3 </w:t>
            </w:r>
          </w:p>
        </w:tc>
        <w:tc>
          <w:tcPr>
            <w:tcW w:w="810" w:type="dxa"/>
          </w:tcPr>
          <w:p w14:paraId="68B5FEE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3 weeks</w:t>
            </w:r>
          </w:p>
        </w:tc>
        <w:tc>
          <w:tcPr>
            <w:tcW w:w="900" w:type="dxa"/>
          </w:tcPr>
          <w:p w14:paraId="2901AA6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308D2523" w14:textId="5A1FE8D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ght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sided hemipareis, expressive aphasia, normal vital signs</w:t>
            </w:r>
          </w:p>
          <w:p w14:paraId="1533DE3E" w14:textId="77777777" w:rsidR="00B8318E" w:rsidRPr="007B0C2D" w:rsidRDefault="00B8318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FF234BD" w14:textId="0F568E42" w:rsidR="000B1CEC" w:rsidRPr="007B0C2D" w:rsidRDefault="006C53E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=</w:t>
            </w:r>
            <w:r w:rsidR="000B1CE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3</w:t>
            </w:r>
          </w:p>
        </w:tc>
        <w:tc>
          <w:tcPr>
            <w:tcW w:w="1586" w:type="dxa"/>
          </w:tcPr>
          <w:p w14:paraId="49DE06E8" w14:textId="22343FB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rosthetic mitral valve thrombosis</w:t>
            </w:r>
            <w:r w:rsidR="000B1CE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recent delivery 6 months prior</w:t>
            </w:r>
            <w:r w:rsidR="004348E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with</w:t>
            </w:r>
            <w:r w:rsidR="000B1CE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gestational diabetes </w:t>
            </w:r>
          </w:p>
        </w:tc>
        <w:tc>
          <w:tcPr>
            <w:tcW w:w="2014" w:type="dxa"/>
          </w:tcPr>
          <w:p w14:paraId="65BBE0B9" w14:textId="3E9B35C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Noncontrast head CT: </w:t>
            </w:r>
            <w:r w:rsidR="000B1CE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ypodensities in left caudate, putamen, anterior limb of internal capsule</w:t>
            </w:r>
            <w:r w:rsidR="0071547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left frontal horn effacement</w:t>
            </w:r>
          </w:p>
          <w:p w14:paraId="73A90F5E" w14:textId="77777777" w:rsidR="00743732" w:rsidRPr="007B0C2D" w:rsidRDefault="00743732" w:rsidP="001E59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1170" w:type="dxa"/>
          </w:tcPr>
          <w:p w14:paraId="37BF7426" w14:textId="1468D3D3" w:rsidR="00743732" w:rsidRPr="007B0C2D" w:rsidRDefault="00D615B7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Therapuetic enoxaparin </w:t>
            </w:r>
          </w:p>
        </w:tc>
        <w:tc>
          <w:tcPr>
            <w:tcW w:w="1350" w:type="dxa"/>
          </w:tcPr>
          <w:p w14:paraId="46D797F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57EDC77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epeat CD</w:t>
            </w:r>
          </w:p>
        </w:tc>
        <w:tc>
          <w:tcPr>
            <w:tcW w:w="1080" w:type="dxa"/>
          </w:tcPr>
          <w:p w14:paraId="580A90F9" w14:textId="5E6D8F6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ransferred to rehab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litation facility</w:t>
            </w:r>
            <w:r w:rsidR="00A863E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and improved to NIHSS=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4</w:t>
            </w:r>
          </w:p>
        </w:tc>
        <w:tc>
          <w:tcPr>
            <w:tcW w:w="1080" w:type="dxa"/>
          </w:tcPr>
          <w:p w14:paraId="286891C0" w14:textId="32DF009E" w:rsidR="00743732" w:rsidRPr="007B0C2D" w:rsidRDefault="00DA61F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  <w:p w14:paraId="4EAC3ECD" w14:textId="77777777" w:rsidR="00743732" w:rsidRPr="007B0C2D" w:rsidRDefault="00743732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855C7" w:rsidRPr="007B0C2D" w14:paraId="5674875B" w14:textId="77777777" w:rsidTr="009D5A79">
        <w:tc>
          <w:tcPr>
            <w:tcW w:w="1316" w:type="dxa"/>
          </w:tcPr>
          <w:p w14:paraId="24B50E8D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</w:t>
            </w:r>
          </w:p>
          <w:p w14:paraId="50FC0D3D" w14:textId="72534A48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7094CB1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7 </w:t>
            </w:r>
          </w:p>
        </w:tc>
        <w:tc>
          <w:tcPr>
            <w:tcW w:w="810" w:type="dxa"/>
          </w:tcPr>
          <w:p w14:paraId="173FAA0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2 weeks</w:t>
            </w:r>
          </w:p>
        </w:tc>
        <w:tc>
          <w:tcPr>
            <w:tcW w:w="900" w:type="dxa"/>
          </w:tcPr>
          <w:p w14:paraId="006A16B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00F684B0" w14:textId="02CFAFF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9</w:t>
            </w:r>
          </w:p>
        </w:tc>
        <w:tc>
          <w:tcPr>
            <w:tcW w:w="1586" w:type="dxa"/>
          </w:tcPr>
          <w:p w14:paraId="0C4D006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VR embolism</w:t>
            </w:r>
          </w:p>
        </w:tc>
        <w:tc>
          <w:tcPr>
            <w:tcW w:w="2014" w:type="dxa"/>
          </w:tcPr>
          <w:p w14:paraId="011416D7" w14:textId="21A83B64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ght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MCA</w:t>
            </w:r>
            <w:r w:rsidR="00D615B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occlusion</w:t>
            </w:r>
          </w:p>
        </w:tc>
        <w:tc>
          <w:tcPr>
            <w:tcW w:w="1170" w:type="dxa"/>
          </w:tcPr>
          <w:p w14:paraId="7ABCE48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3B981F8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ntrauterine</w:t>
            </w:r>
          </w:p>
          <w:p w14:paraId="55FDE10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matoma</w:t>
            </w:r>
          </w:p>
          <w:p w14:paraId="07AF57E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900" w:type="dxa"/>
          </w:tcPr>
          <w:p w14:paraId="6CCB60B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514AA16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  <w:tc>
          <w:tcPr>
            <w:tcW w:w="1080" w:type="dxa"/>
          </w:tcPr>
          <w:p w14:paraId="371FB521" w14:textId="0366D818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edical termination of pregnancy</w:t>
            </w:r>
            <w:r w:rsidR="00D615B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</w:tr>
      <w:tr w:rsidR="009855C7" w:rsidRPr="007B0C2D" w14:paraId="3DFED5BC" w14:textId="77777777" w:rsidTr="009D5A79">
        <w:tc>
          <w:tcPr>
            <w:tcW w:w="1316" w:type="dxa"/>
          </w:tcPr>
          <w:p w14:paraId="4F799C21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</w:t>
            </w:r>
          </w:p>
          <w:p w14:paraId="07677150" w14:textId="18A6BB4E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2672BCF1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1 </w:t>
            </w:r>
          </w:p>
        </w:tc>
        <w:tc>
          <w:tcPr>
            <w:tcW w:w="810" w:type="dxa"/>
          </w:tcPr>
          <w:p w14:paraId="1AC729D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4 weeks</w:t>
            </w:r>
          </w:p>
        </w:tc>
        <w:tc>
          <w:tcPr>
            <w:tcW w:w="900" w:type="dxa"/>
          </w:tcPr>
          <w:p w14:paraId="659CF11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50DA3DA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586" w:type="dxa"/>
          </w:tcPr>
          <w:p w14:paraId="5F7CD76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ecreased</w:t>
            </w:r>
          </w:p>
          <w:p w14:paraId="5360AE8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rotein S</w:t>
            </w:r>
          </w:p>
          <w:p w14:paraId="3F13A97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ctivity</w:t>
            </w:r>
          </w:p>
        </w:tc>
        <w:tc>
          <w:tcPr>
            <w:tcW w:w="2014" w:type="dxa"/>
          </w:tcPr>
          <w:p w14:paraId="7059E857" w14:textId="7928CCF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A519F3" w:rsidRPr="007B0C2D">
              <w:rPr>
                <w:rFonts w:ascii="Times New Roman" w:hAnsi="Times New Roman" w:cs="Times New Roman"/>
                <w:sz w:val="16"/>
                <w:szCs w:val="16"/>
              </w:rPr>
              <w:t>eft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MCA</w:t>
            </w:r>
            <w:r w:rsidR="00D615B7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occlusion</w:t>
            </w:r>
          </w:p>
        </w:tc>
        <w:tc>
          <w:tcPr>
            <w:tcW w:w="1170" w:type="dxa"/>
          </w:tcPr>
          <w:p w14:paraId="443339D5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7C3E6D5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01F51E4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3396B5C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  <w:tc>
          <w:tcPr>
            <w:tcW w:w="1080" w:type="dxa"/>
          </w:tcPr>
          <w:p w14:paraId="37C93B90" w14:textId="1B7CBDAE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edical termination of pregnancy</w:t>
            </w:r>
            <w:r w:rsidR="00D615B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</w:tr>
      <w:tr w:rsidR="009855C7" w:rsidRPr="007B0C2D" w14:paraId="2F6E3C59" w14:textId="77777777" w:rsidTr="009D5A79">
        <w:tc>
          <w:tcPr>
            <w:tcW w:w="1316" w:type="dxa"/>
          </w:tcPr>
          <w:p w14:paraId="745A5FA4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</w:t>
            </w:r>
          </w:p>
          <w:p w14:paraId="4A140852" w14:textId="02EFD741" w:rsidR="00743732" w:rsidRPr="00FE416B" w:rsidRDefault="00743732" w:rsidP="00AD498C">
            <w:pPr>
              <w:tabs>
                <w:tab w:val="left" w:pos="915"/>
              </w:tabs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7D90016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9 </w:t>
            </w:r>
          </w:p>
        </w:tc>
        <w:tc>
          <w:tcPr>
            <w:tcW w:w="810" w:type="dxa"/>
          </w:tcPr>
          <w:p w14:paraId="189402C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6 weeks</w:t>
            </w:r>
          </w:p>
        </w:tc>
        <w:tc>
          <w:tcPr>
            <w:tcW w:w="900" w:type="dxa"/>
          </w:tcPr>
          <w:p w14:paraId="013A4A4F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344161E9" w14:textId="26D184B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3</w:t>
            </w:r>
          </w:p>
        </w:tc>
        <w:tc>
          <w:tcPr>
            <w:tcW w:w="1586" w:type="dxa"/>
          </w:tcPr>
          <w:p w14:paraId="4B55FDB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ortic Valve Replacement  embolism</w:t>
            </w:r>
          </w:p>
        </w:tc>
        <w:tc>
          <w:tcPr>
            <w:tcW w:w="2014" w:type="dxa"/>
          </w:tcPr>
          <w:p w14:paraId="3CF415B0" w14:textId="785F9F2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="00A519F3" w:rsidRPr="007B0C2D">
              <w:rPr>
                <w:rFonts w:ascii="Times New Roman" w:hAnsi="Times New Roman" w:cs="Times New Roman"/>
                <w:sz w:val="16"/>
                <w:szCs w:val="16"/>
              </w:rPr>
              <w:t>ight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MCA</w:t>
            </w:r>
            <w:r w:rsidR="00D615B7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occlusion</w:t>
            </w:r>
          </w:p>
        </w:tc>
        <w:tc>
          <w:tcPr>
            <w:tcW w:w="1170" w:type="dxa"/>
          </w:tcPr>
          <w:p w14:paraId="7AF0D0C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0387872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900" w:type="dxa"/>
          </w:tcPr>
          <w:p w14:paraId="01593AB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572F2E63" w14:textId="007E165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eath </w:t>
            </w:r>
            <w:r w:rsidR="0017397A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from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issection during angioplasty</w:t>
            </w:r>
          </w:p>
        </w:tc>
        <w:tc>
          <w:tcPr>
            <w:tcW w:w="1080" w:type="dxa"/>
          </w:tcPr>
          <w:p w14:paraId="481381F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eath (potentially unrelated) </w:t>
            </w:r>
          </w:p>
        </w:tc>
      </w:tr>
      <w:tr w:rsidR="009855C7" w:rsidRPr="007B0C2D" w14:paraId="4B329623" w14:textId="77777777" w:rsidTr="009D5A79">
        <w:tc>
          <w:tcPr>
            <w:tcW w:w="1316" w:type="dxa"/>
          </w:tcPr>
          <w:p w14:paraId="330DE4B8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</w:t>
            </w:r>
          </w:p>
          <w:p w14:paraId="370C3E23" w14:textId="7EE66FC3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6BB88FA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43 </w:t>
            </w:r>
          </w:p>
        </w:tc>
        <w:tc>
          <w:tcPr>
            <w:tcW w:w="810" w:type="dxa"/>
          </w:tcPr>
          <w:p w14:paraId="226B78F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7 weeks</w:t>
            </w:r>
          </w:p>
        </w:tc>
        <w:tc>
          <w:tcPr>
            <w:tcW w:w="900" w:type="dxa"/>
          </w:tcPr>
          <w:p w14:paraId="100D9034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IA rt-PA</w:t>
            </w:r>
          </w:p>
        </w:tc>
        <w:tc>
          <w:tcPr>
            <w:tcW w:w="1260" w:type="dxa"/>
          </w:tcPr>
          <w:p w14:paraId="7361CBE4" w14:textId="26C8C40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5</w:t>
            </w:r>
          </w:p>
        </w:tc>
        <w:tc>
          <w:tcPr>
            <w:tcW w:w="1586" w:type="dxa"/>
          </w:tcPr>
          <w:p w14:paraId="3A09545D" w14:textId="71F13C4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</w:t>
            </w:r>
            <w:r w:rsidR="00331225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ti-thrombin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III, protein</w:t>
            </w:r>
            <w:r w:rsidR="00331225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 and S</w:t>
            </w:r>
          </w:p>
          <w:p w14:paraId="12F63C9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eficiencies</w:t>
            </w:r>
          </w:p>
        </w:tc>
        <w:tc>
          <w:tcPr>
            <w:tcW w:w="2014" w:type="dxa"/>
          </w:tcPr>
          <w:p w14:paraId="0B804228" w14:textId="1FAA7D7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eft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MCA</w:t>
            </w:r>
            <w:r w:rsidR="00D615B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occlusion</w:t>
            </w:r>
          </w:p>
        </w:tc>
        <w:tc>
          <w:tcPr>
            <w:tcW w:w="1170" w:type="dxa"/>
          </w:tcPr>
          <w:p w14:paraId="5276BA51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2FD6A1B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5806158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7C75FE5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  <w:tc>
          <w:tcPr>
            <w:tcW w:w="1080" w:type="dxa"/>
          </w:tcPr>
          <w:p w14:paraId="55AC39CF" w14:textId="1EE717F3" w:rsidR="00743732" w:rsidRPr="007B0C2D" w:rsidRDefault="00DA61F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</w:t>
            </w:r>
          </w:p>
        </w:tc>
      </w:tr>
      <w:tr w:rsidR="009855C7" w:rsidRPr="007B0C2D" w14:paraId="0A79EC4C" w14:textId="77777777" w:rsidTr="009D5A79">
        <w:tc>
          <w:tcPr>
            <w:tcW w:w="1316" w:type="dxa"/>
          </w:tcPr>
          <w:p w14:paraId="6EB691AE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</w:t>
            </w:r>
          </w:p>
          <w:p w14:paraId="6CFFBFA9" w14:textId="2A16FDDA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2A68B58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8 </w:t>
            </w:r>
          </w:p>
        </w:tc>
        <w:tc>
          <w:tcPr>
            <w:tcW w:w="810" w:type="dxa"/>
          </w:tcPr>
          <w:p w14:paraId="0E099F25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6 weeks</w:t>
            </w:r>
          </w:p>
        </w:tc>
        <w:tc>
          <w:tcPr>
            <w:tcW w:w="900" w:type="dxa"/>
          </w:tcPr>
          <w:p w14:paraId="222AF568" w14:textId="7680AAE2" w:rsidR="00743732" w:rsidRPr="007B0C2D" w:rsidRDefault="00102F14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A urokinase</w:t>
            </w:r>
          </w:p>
        </w:tc>
        <w:tc>
          <w:tcPr>
            <w:tcW w:w="1260" w:type="dxa"/>
          </w:tcPr>
          <w:p w14:paraId="65155BA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586" w:type="dxa"/>
          </w:tcPr>
          <w:p w14:paraId="7F6979A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rotein C</w:t>
            </w:r>
          </w:p>
          <w:p w14:paraId="0C6C8B55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d S</w:t>
            </w:r>
          </w:p>
          <w:p w14:paraId="3B29EE0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eficiencies,</w:t>
            </w:r>
          </w:p>
          <w:p w14:paraId="529C8A0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atent foramen ovale</w:t>
            </w:r>
          </w:p>
        </w:tc>
        <w:tc>
          <w:tcPr>
            <w:tcW w:w="2014" w:type="dxa"/>
          </w:tcPr>
          <w:p w14:paraId="5A69384A" w14:textId="0158A5E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asilar</w:t>
            </w:r>
            <w:r w:rsidR="006C53E9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occlusion</w:t>
            </w:r>
          </w:p>
        </w:tc>
        <w:tc>
          <w:tcPr>
            <w:tcW w:w="1170" w:type="dxa"/>
          </w:tcPr>
          <w:p w14:paraId="11A15CB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766F305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Buttock hematoma managed conservatively </w:t>
            </w:r>
          </w:p>
        </w:tc>
        <w:tc>
          <w:tcPr>
            <w:tcW w:w="900" w:type="dxa"/>
          </w:tcPr>
          <w:p w14:paraId="229EABF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3C36D55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</w:t>
            </w:r>
          </w:p>
        </w:tc>
        <w:tc>
          <w:tcPr>
            <w:tcW w:w="1080" w:type="dxa"/>
          </w:tcPr>
          <w:p w14:paraId="1EA3BC42" w14:textId="4F5621B5" w:rsidR="00743732" w:rsidRPr="007B0C2D" w:rsidRDefault="00DA61F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</w:tr>
      <w:tr w:rsidR="009855C7" w:rsidRPr="007B0C2D" w14:paraId="5A56970B" w14:textId="77777777" w:rsidTr="009D5A79">
        <w:tc>
          <w:tcPr>
            <w:tcW w:w="1316" w:type="dxa"/>
          </w:tcPr>
          <w:p w14:paraId="395DBE84" w14:textId="5470B579" w:rsidR="00DA7432" w:rsidRPr="00FE416B" w:rsidRDefault="00DA74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 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C629788" w14:textId="740BC4BF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40</w:t>
            </w:r>
          </w:p>
        </w:tc>
        <w:tc>
          <w:tcPr>
            <w:tcW w:w="810" w:type="dxa"/>
          </w:tcPr>
          <w:p w14:paraId="4D5C247B" w14:textId="13DBC8A6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6 weeks</w:t>
            </w:r>
          </w:p>
        </w:tc>
        <w:tc>
          <w:tcPr>
            <w:tcW w:w="900" w:type="dxa"/>
          </w:tcPr>
          <w:p w14:paraId="62F067FC" w14:textId="53E7A1AD" w:rsidR="00DA7432" w:rsidRPr="007B0C2D" w:rsidRDefault="00147DFD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Local </w:t>
            </w:r>
            <w:r w:rsidR="00856979"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urokinase</w:t>
            </w:r>
          </w:p>
        </w:tc>
        <w:tc>
          <w:tcPr>
            <w:tcW w:w="1260" w:type="dxa"/>
          </w:tcPr>
          <w:p w14:paraId="3BD21E91" w14:textId="2F2350F5" w:rsidR="00DA7432" w:rsidRPr="007B0C2D" w:rsidRDefault="00C912C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586" w:type="dxa"/>
          </w:tcPr>
          <w:p w14:paraId="06EB695C" w14:textId="6780A4FA" w:rsidR="00DA7432" w:rsidRPr="007B0C2D" w:rsidRDefault="00147DF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olycythemia rubra vera, essential thrombolysis</w:t>
            </w:r>
          </w:p>
        </w:tc>
        <w:tc>
          <w:tcPr>
            <w:tcW w:w="2014" w:type="dxa"/>
          </w:tcPr>
          <w:p w14:paraId="1035A93E" w14:textId="0DC71AAA" w:rsidR="00DA7432" w:rsidRPr="007B0C2D" w:rsidRDefault="00CF4E3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uperior sagittal sinus</w:t>
            </w:r>
            <w:r w:rsidR="0081047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thrombosis</w:t>
            </w:r>
          </w:p>
        </w:tc>
        <w:tc>
          <w:tcPr>
            <w:tcW w:w="1170" w:type="dxa"/>
          </w:tcPr>
          <w:p w14:paraId="75AA798D" w14:textId="40474CAC" w:rsidR="00DA7432" w:rsidRPr="007B0C2D" w:rsidRDefault="008C7DF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280601BF" w14:textId="07254EB4" w:rsidR="00DA7432" w:rsidRPr="007B0C2D" w:rsidRDefault="0042269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artial recanalization</w:t>
            </w:r>
          </w:p>
        </w:tc>
        <w:tc>
          <w:tcPr>
            <w:tcW w:w="900" w:type="dxa"/>
          </w:tcPr>
          <w:p w14:paraId="097DC90B" w14:textId="4EBDE8FB" w:rsidR="00DA7432" w:rsidRPr="007B0C2D" w:rsidRDefault="00272D1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39965781" w14:textId="7EB9702C" w:rsidR="00DA7432" w:rsidRPr="007B0C2D" w:rsidRDefault="001A198A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</w:t>
            </w:r>
          </w:p>
        </w:tc>
        <w:tc>
          <w:tcPr>
            <w:tcW w:w="1080" w:type="dxa"/>
          </w:tcPr>
          <w:p w14:paraId="57A7C5A8" w14:textId="39E6CDA2" w:rsidR="00DA7432" w:rsidRPr="007B0C2D" w:rsidRDefault="007C1AA1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etal demise,  c</w:t>
            </w:r>
            <w:r w:rsidR="004B6B19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romosomal abnormality</w:t>
            </w:r>
          </w:p>
        </w:tc>
      </w:tr>
      <w:tr w:rsidR="009855C7" w:rsidRPr="007B0C2D" w14:paraId="5241389C" w14:textId="77777777" w:rsidTr="009D5A79">
        <w:tc>
          <w:tcPr>
            <w:tcW w:w="1316" w:type="dxa"/>
          </w:tcPr>
          <w:p w14:paraId="23B9D8F1" w14:textId="3F9C040D" w:rsidR="00DA7432" w:rsidRPr="00FE416B" w:rsidRDefault="00DA74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 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2BC45619" w14:textId="20F495A3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1</w:t>
            </w:r>
          </w:p>
        </w:tc>
        <w:tc>
          <w:tcPr>
            <w:tcW w:w="810" w:type="dxa"/>
          </w:tcPr>
          <w:p w14:paraId="2627B7AE" w14:textId="57456928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8 weeks</w:t>
            </w:r>
          </w:p>
        </w:tc>
        <w:tc>
          <w:tcPr>
            <w:tcW w:w="900" w:type="dxa"/>
          </w:tcPr>
          <w:p w14:paraId="5CBE4355" w14:textId="538C8B1F" w:rsidR="00DA7432" w:rsidRPr="007B0C2D" w:rsidRDefault="00856979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Local urokinase</w:t>
            </w:r>
          </w:p>
        </w:tc>
        <w:tc>
          <w:tcPr>
            <w:tcW w:w="1260" w:type="dxa"/>
          </w:tcPr>
          <w:p w14:paraId="0A2A0BC5" w14:textId="2D08F2B4" w:rsidR="00DA7432" w:rsidRPr="007B0C2D" w:rsidRDefault="00C912C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586" w:type="dxa"/>
          </w:tcPr>
          <w:p w14:paraId="0A1229A9" w14:textId="6A20C4B2" w:rsidR="00DA7432" w:rsidRPr="007B0C2D" w:rsidRDefault="00F67DC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+</w:t>
            </w:r>
            <w:r w:rsidR="00147DFD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dilute Russel viper venom test</w:t>
            </w:r>
          </w:p>
        </w:tc>
        <w:tc>
          <w:tcPr>
            <w:tcW w:w="2014" w:type="dxa"/>
          </w:tcPr>
          <w:p w14:paraId="75D4E87F" w14:textId="26DDA2E1" w:rsidR="00DA7432" w:rsidRPr="007B0C2D" w:rsidRDefault="00CF4E3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erebral venous thrombosis</w:t>
            </w:r>
          </w:p>
        </w:tc>
        <w:tc>
          <w:tcPr>
            <w:tcW w:w="1170" w:type="dxa"/>
          </w:tcPr>
          <w:p w14:paraId="03E84182" w14:textId="482F0C22" w:rsidR="00DA7432" w:rsidRPr="007B0C2D" w:rsidRDefault="008C7DF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0025C4F7" w14:textId="01F5764B" w:rsidR="00DA7432" w:rsidRPr="007B0C2D" w:rsidRDefault="0042269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Enlargement of IVC-related hemorrhage</w:t>
            </w:r>
          </w:p>
        </w:tc>
        <w:tc>
          <w:tcPr>
            <w:tcW w:w="900" w:type="dxa"/>
          </w:tcPr>
          <w:p w14:paraId="4401D5B4" w14:textId="225AAC99" w:rsidR="00DA7432" w:rsidRPr="007B0C2D" w:rsidRDefault="00272D1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1570270C" w14:textId="07513719" w:rsidR="00DA7432" w:rsidRPr="007B0C2D" w:rsidRDefault="001A198A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  <w:tc>
          <w:tcPr>
            <w:tcW w:w="1080" w:type="dxa"/>
          </w:tcPr>
          <w:p w14:paraId="0A96B242" w14:textId="7C522537" w:rsidR="00DA7432" w:rsidRPr="007B0C2D" w:rsidRDefault="004B6B1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edical termination of pregnancy</w:t>
            </w:r>
          </w:p>
        </w:tc>
      </w:tr>
      <w:tr w:rsidR="009855C7" w:rsidRPr="007B0C2D" w14:paraId="28C152B3" w14:textId="77777777" w:rsidTr="009D5A79">
        <w:tc>
          <w:tcPr>
            <w:tcW w:w="1316" w:type="dxa"/>
          </w:tcPr>
          <w:p w14:paraId="4F1C4D79" w14:textId="6FB6E31E" w:rsidR="00DA7432" w:rsidRPr="00FE416B" w:rsidRDefault="00DA74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Murugappan, 200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Murugappan&lt;/Author&gt;&lt;Year&gt;2006&lt;/Year&gt;&lt;RecNum&gt;368&lt;/RecNum&gt;&lt;DisplayText&gt;&lt;style face="superscript"&gt;7&lt;/style&gt;&lt;/DisplayText&gt;&lt;record&gt;&lt;rec-number&gt;368&lt;/rec-number&gt;&lt;foreign-keys&gt;&lt;key app="EN" db-id="w5aprfdapzpdzpe005vxsdzlpvs25rprz5e9" timestamp="1486412491"&gt;368&lt;/key&gt;&lt;/foreign-keys&gt;&lt;ref-type name="Journal Article"&gt;17&lt;/ref-type&gt;&lt;contributors&gt;&lt;authors&gt;&lt;author&gt;Murugappan, A.&lt;/author&gt;&lt;author&gt;Coplin, W. M.&lt;/author&gt;&lt;author&gt;Al-Sadat, A. N.&lt;/author&gt;&lt;author&gt;McAllen, K. J.&lt;/author&gt;&lt;author&gt;Schwamm, L. H.&lt;/author&gt;&lt;author&gt;Wechsler, L. R.&lt;/author&gt;&lt;author&gt;Kidwell, C. S.&lt;/author&gt;&lt;author&gt;Saver, J. L.&lt;/author&gt;&lt;author&gt;Starkman, S.&lt;/author&gt;&lt;author&gt;Gobin, Y. P.&lt;/author&gt;&lt;author&gt;Duckwiler, G.&lt;/author&gt;&lt;author&gt;Krueger, M.&lt;/author&gt;&lt;author&gt;Rordorf, G.&lt;/author&gt;&lt;author&gt;Broderick, J. P.&lt;/author&gt;&lt;author&gt;Tietjen, G. E.&lt;/author&gt;&lt;author&gt;Levine, S. R.&lt;/author&gt;&lt;/authors&gt;&lt;/contributors&gt;&lt;titles&gt;&lt;title&gt;Thrombolytic therapy of acute ischemic stroke during pregnancy&lt;/title&gt;&lt;secondary-title&gt;Neurology&lt;/secondary-title&gt;&lt;/titles&gt;&lt;periodical&gt;&lt;full-title&gt;Neurology&lt;/full-title&gt;&lt;/periodical&gt;&lt;pages&gt;768-770&lt;/pages&gt;&lt;volume&gt;66&lt;/volume&gt;&lt;number&gt;5&lt;/number&gt;&lt;dates&gt;&lt;year&gt;2006&lt;/year&gt;&lt;pub-dates&gt;&lt;date&gt;March 14, 2006&lt;/date&gt;&lt;/pub-dates&gt;&lt;/dates&gt;&lt;urls&gt;&lt;related-urls&gt;&lt;url&gt;http://www.neurology.org/content/66/5/768.abstract&lt;/url&gt;&lt;/related-urls&gt;&lt;/urls&gt;&lt;electronic-resource-num&gt;10.1212/01.wnl.0000201272.90216.15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0BD50B34" w14:textId="1967DE37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5</w:t>
            </w:r>
          </w:p>
        </w:tc>
        <w:tc>
          <w:tcPr>
            <w:tcW w:w="810" w:type="dxa"/>
          </w:tcPr>
          <w:p w14:paraId="071B811E" w14:textId="32A695AD" w:rsidR="00DA7432" w:rsidRPr="007B0C2D" w:rsidRDefault="0079463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irst trimester</w:t>
            </w:r>
          </w:p>
        </w:tc>
        <w:tc>
          <w:tcPr>
            <w:tcW w:w="900" w:type="dxa"/>
          </w:tcPr>
          <w:p w14:paraId="45350A5B" w14:textId="5B3F4D5A" w:rsidR="00DA7432" w:rsidRPr="007B0C2D" w:rsidRDefault="00856979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Local urokinase</w:t>
            </w:r>
          </w:p>
        </w:tc>
        <w:tc>
          <w:tcPr>
            <w:tcW w:w="1260" w:type="dxa"/>
          </w:tcPr>
          <w:p w14:paraId="1EDB1037" w14:textId="66C396D4" w:rsidR="00DA7432" w:rsidRPr="007B0C2D" w:rsidRDefault="00C912C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586" w:type="dxa"/>
          </w:tcPr>
          <w:p w14:paraId="5509C893" w14:textId="44D7E11B" w:rsidR="00DA7432" w:rsidRPr="007B0C2D" w:rsidRDefault="00147DF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acterial endocarditis</w:t>
            </w:r>
          </w:p>
        </w:tc>
        <w:tc>
          <w:tcPr>
            <w:tcW w:w="2014" w:type="dxa"/>
          </w:tcPr>
          <w:p w14:paraId="73608AE3" w14:textId="5013AE98" w:rsidR="00DA7432" w:rsidRPr="007B0C2D" w:rsidRDefault="00CF3C8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Left MCA occlusion </w:t>
            </w:r>
          </w:p>
        </w:tc>
        <w:tc>
          <w:tcPr>
            <w:tcW w:w="1170" w:type="dxa"/>
          </w:tcPr>
          <w:p w14:paraId="59BD1E59" w14:textId="27C6D8CE" w:rsidR="00DA7432" w:rsidRPr="007B0C2D" w:rsidRDefault="008C7DF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350" w:type="dxa"/>
          </w:tcPr>
          <w:p w14:paraId="47422E26" w14:textId="6C628A85" w:rsidR="00DA7432" w:rsidRPr="007B0C2D" w:rsidRDefault="0042269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ymptomatic</w:t>
            </w:r>
          </w:p>
        </w:tc>
        <w:tc>
          <w:tcPr>
            <w:tcW w:w="900" w:type="dxa"/>
          </w:tcPr>
          <w:p w14:paraId="50F13E45" w14:textId="09FDB2E7" w:rsidR="00DA7432" w:rsidRPr="007B0C2D" w:rsidRDefault="00272D1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51EECE6F" w14:textId="325A7C34" w:rsidR="00DA7432" w:rsidRPr="007B0C2D" w:rsidRDefault="001A198A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</w:t>
            </w:r>
          </w:p>
        </w:tc>
        <w:tc>
          <w:tcPr>
            <w:tcW w:w="1080" w:type="dxa"/>
          </w:tcPr>
          <w:p w14:paraId="51724B58" w14:textId="52084CB5" w:rsidR="00DA7432" w:rsidRPr="007B0C2D" w:rsidRDefault="007C1AA1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pontaneous abortion</w:t>
            </w:r>
          </w:p>
        </w:tc>
      </w:tr>
      <w:tr w:rsidR="009855C7" w:rsidRPr="007B0C2D" w14:paraId="575F56FC" w14:textId="77777777" w:rsidTr="009D5A79">
        <w:tc>
          <w:tcPr>
            <w:tcW w:w="1316" w:type="dxa"/>
          </w:tcPr>
          <w:p w14:paraId="026ADB8E" w14:textId="767922CF" w:rsidR="00743732" w:rsidRPr="00FE416B" w:rsidRDefault="00743732" w:rsidP="001E59E7">
            <w:pPr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pPr>
            <w:r w:rsidRPr="00FE416B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t>Yamaguchi, 2010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ZYW1hZ3VjaGk8L0F1dGhvcj48WWVhcj4yMDEwPC9ZZWFy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</w:fldData>
              </w:fldCha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ZYW1hZ3VjaGk8L0F1dGhvcj48WWVhcj4yMDEwPC9ZZWFy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</w:fldData>
              </w:fldCha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end"/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eastAsia="Calibri" w:hAnsi="Times New Roman" w:cs="Times New Roman"/>
                <w:b/>
                <w:bCs/>
                <w:noProof/>
                <w:sz w:val="18"/>
                <w:szCs w:val="18"/>
                <w:vertAlign w:val="superscript"/>
              </w:rPr>
              <w:t>8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875960D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36 </w:t>
            </w:r>
          </w:p>
          <w:p w14:paraId="320A44CC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4EFE08F2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02AA06A8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18 weeks</w:t>
            </w:r>
          </w:p>
        </w:tc>
        <w:tc>
          <w:tcPr>
            <w:tcW w:w="900" w:type="dxa"/>
          </w:tcPr>
          <w:p w14:paraId="4FCE0D3C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2EDE851A" w14:textId="05115BE4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Aphasia and right sided hemiparesis and decreased sensation</w:t>
            </w:r>
          </w:p>
          <w:p w14:paraId="44AF7134" w14:textId="77777777" w:rsidR="002300B0" w:rsidRPr="007B0C2D" w:rsidRDefault="002300B0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29A4F9CF" w14:textId="65032501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Right lip droop</w:t>
            </w:r>
          </w:p>
          <w:p w14:paraId="6A9BA626" w14:textId="77777777" w:rsidR="002300B0" w:rsidRPr="007B0C2D" w:rsidRDefault="002300B0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391038FD" w14:textId="7BE7119D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=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586" w:type="dxa"/>
          </w:tcPr>
          <w:p w14:paraId="3E6723FE" w14:textId="089D157E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Hashimoto disease </w:t>
            </w:r>
          </w:p>
          <w:p w14:paraId="15DC9833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4AC79699" w14:textId="00B90821" w:rsidR="00743732" w:rsidRPr="007B0C2D" w:rsidRDefault="0081047F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(Embolic stroke)</w:t>
            </w:r>
          </w:p>
        </w:tc>
        <w:tc>
          <w:tcPr>
            <w:tcW w:w="2014" w:type="dxa"/>
          </w:tcPr>
          <w:p w14:paraId="65E93CA7" w14:textId="5AE4F2E9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MRI</w:t>
            </w:r>
            <w:r w:rsidR="0081047F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: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="00C54AAD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Occlusion of left MCA high intens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ity areas </w:t>
            </w:r>
          </w:p>
          <w:p w14:paraId="02905F74" w14:textId="77777777" w:rsidR="00C54AAD" w:rsidRPr="007B0C2D" w:rsidRDefault="00C54AAD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3FC8C10A" w14:textId="24BD34BA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  <w:tc>
          <w:tcPr>
            <w:tcW w:w="1170" w:type="dxa"/>
          </w:tcPr>
          <w:p w14:paraId="13A26577" w14:textId="5D0FDB58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Treated with aspirin </w:t>
            </w:r>
            <w:r w:rsidR="008438C9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x 4 months 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and heparin until delivery</w:t>
            </w:r>
          </w:p>
          <w:p w14:paraId="581B4EFC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09F7F5F0" w14:textId="55799568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  <w:tc>
          <w:tcPr>
            <w:tcW w:w="1350" w:type="dxa"/>
          </w:tcPr>
          <w:p w14:paraId="08A2BDBA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66552B43" w14:textId="1CAE5F61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VD at 39</w:t>
            </w:r>
            <w:r w:rsidR="00BA51C1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1080" w:type="dxa"/>
          </w:tcPr>
          <w:p w14:paraId="6C6986FF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Recovery within a few hours </w:t>
            </w:r>
          </w:p>
          <w:p w14:paraId="17DE9A7E" w14:textId="5FEAFD68" w:rsidR="008438C9" w:rsidRPr="007B0C2D" w:rsidRDefault="008438C9" w:rsidP="008438C9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23513AF7" w14:textId="445E99B5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</w:tcPr>
          <w:p w14:paraId="7E4FD305" w14:textId="3D1CDD16" w:rsidR="00743732" w:rsidRPr="007B0C2D" w:rsidRDefault="00DA61FC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Healthy term </w:t>
            </w:r>
            <w:r w:rsidR="00743732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9855C7" w:rsidRPr="007B0C2D" w14:paraId="1525DBF8" w14:textId="77777777" w:rsidTr="009D5A79">
        <w:tc>
          <w:tcPr>
            <w:tcW w:w="1316" w:type="dxa"/>
          </w:tcPr>
          <w:p w14:paraId="7F98D83C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Li, </w:t>
            </w:r>
          </w:p>
          <w:p w14:paraId="25AC7C12" w14:textId="3A1143DC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2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Li&lt;/Author&gt;&lt;Year&gt;2012&lt;/Year&gt;&lt;RecNum&gt;378&lt;/RecNum&gt;&lt;DisplayText&gt;&lt;style face="superscript"&gt;9&lt;/style&gt;&lt;/DisplayText&gt;&lt;record&gt;&lt;rec-number&gt;378&lt;/rec-number&gt;&lt;foreign-keys&gt;&lt;key app="EN" db-id="w5aprfdapzpdzpe005vxsdzlpvs25rprz5e9" timestamp="1486412499"&gt;378&lt;/key&gt;&lt;/foreign-keys&gt;&lt;ref-type name="Journal Article"&gt;17&lt;/ref-type&gt;&lt;contributors&gt;&lt;authors&gt;&lt;author&gt;Li, Yuebing&lt;/author&gt;&lt;author&gt;Margraf, John&lt;/author&gt;&lt;author&gt;Kluck, Bryan&lt;/author&gt;&lt;author&gt;Jenny, Donna&lt;/author&gt;&lt;author&gt;Castaldo, John&lt;/author&gt;&lt;/authors&gt;&lt;/contributors&gt;&lt;titles&gt;&lt;title&gt;Thrombolytic Therapy for Ischemic Stroke Secondary to Paradoxical Embolism in Pregnancy: A Case Report and Literature Review&lt;/title&gt;&lt;secondary-title&gt;The Neurologist&lt;/secondary-title&gt;&lt;/titles&gt;&lt;periodical&gt;&lt;full-title&gt;Neurologist&lt;/full-title&gt;&lt;abbr-1&gt;The neurologist&lt;/abbr-1&gt;&lt;/periodical&gt;&lt;pages&gt;44-48&lt;/pages&gt;&lt;volume&gt;18&lt;/volume&gt;&lt;number&gt;1&lt;/number&gt;&lt;keywords&gt;&lt;keyword&gt;stroke&lt;/keyword&gt;&lt;keyword&gt;cerebrovascular disease&lt;/keyword&gt;&lt;keyword&gt;pregnancy&lt;/keyword&gt;&lt;keyword&gt;patent foramen ovale&lt;/keyword&gt;&lt;keyword&gt;pulmonary arteriovenous malformation&lt;/keyword&gt;&lt;/keywords&gt;&lt;dates&gt;&lt;year&gt;2012&lt;/year&gt;&lt;/dates&gt;&lt;isbn&gt;1074-7931&lt;/isbn&gt;&lt;accession-num&gt;00127893-201201000-00008&lt;/accession-num&gt;&lt;urls&gt;&lt;related-urls&gt;&lt;url&gt;http://journals.lww.com/theneurologist/Fulltext/2012/01000/Thrombolytic_Therapy_for_Ischemic_Stroke_Secondary.8.aspx&lt;/url&gt;&lt;/related-urls&gt;&lt;/urls&gt;&lt;electronic-resource-num&gt;10.1097/NRL.0b013e31823d7af0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9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65208532" w14:textId="390A741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4 </w:t>
            </w:r>
          </w:p>
        </w:tc>
        <w:tc>
          <w:tcPr>
            <w:tcW w:w="810" w:type="dxa"/>
          </w:tcPr>
          <w:p w14:paraId="2BA2B405" w14:textId="4F2DDF33" w:rsidR="00743732" w:rsidRPr="007B0C2D" w:rsidRDefault="006636EF" w:rsidP="00942D4F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#</w:t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1.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1 weeks</w:t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br/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br/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#</w:t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. 13 weeks</w:t>
            </w:r>
          </w:p>
        </w:tc>
        <w:tc>
          <w:tcPr>
            <w:tcW w:w="900" w:type="dxa"/>
          </w:tcPr>
          <w:p w14:paraId="1BE0EA07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lastRenderedPageBreak/>
              <w:t>IA rt-PA</w:t>
            </w:r>
          </w:p>
        </w:tc>
        <w:tc>
          <w:tcPr>
            <w:tcW w:w="1260" w:type="dxa"/>
          </w:tcPr>
          <w:p w14:paraId="1E7EC997" w14:textId="13C9F18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ysarthria, hemiparesis,</w:t>
            </w:r>
          </w:p>
          <w:p w14:paraId="01085E6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hemisensory loss</w:t>
            </w:r>
          </w:p>
          <w:p w14:paraId="46F62854" w14:textId="77777777" w:rsidR="00BA7DC3" w:rsidRPr="007B0C2D" w:rsidRDefault="00BA7DC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975922D" w14:textId="2724B9B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3</w:t>
            </w:r>
          </w:p>
          <w:p w14:paraId="5E75BB83" w14:textId="05E4FFCD" w:rsidR="00743732" w:rsidRPr="007B0C2D" w:rsidRDefault="002E279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P: 120/75</w:t>
            </w:r>
          </w:p>
          <w:p w14:paraId="7C21D1C0" w14:textId="77777777" w:rsidR="002E2790" w:rsidRPr="007B0C2D" w:rsidRDefault="002E2790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5A77165" w14:textId="5F584165" w:rsidR="00743732" w:rsidRPr="007B0C2D" w:rsidRDefault="00743732" w:rsidP="001E59E7">
            <w:pPr>
              <w:rPr>
                <w:rStyle w:val="Emphasis"/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 w</w:t>
            </w:r>
            <w:r w:rsidR="00543D5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ee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k later: facial numbness with normal neurologic exam </w:t>
            </w:r>
          </w:p>
        </w:tc>
        <w:tc>
          <w:tcPr>
            <w:tcW w:w="1586" w:type="dxa"/>
          </w:tcPr>
          <w:p w14:paraId="067E233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PFO large right to left shunt</w:t>
            </w:r>
          </w:p>
          <w:p w14:paraId="0E14165A" w14:textId="77777777" w:rsidR="001B08A8" w:rsidRPr="007B0C2D" w:rsidRDefault="001B08A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3B6239B" w14:textId="08DC060A" w:rsidR="001B08A8" w:rsidRPr="007B0C2D" w:rsidRDefault="001B08A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Pulmonary arteriovenous malformation</w:t>
            </w:r>
          </w:p>
        </w:tc>
        <w:tc>
          <w:tcPr>
            <w:tcW w:w="2014" w:type="dxa"/>
          </w:tcPr>
          <w:p w14:paraId="5D80CB12" w14:textId="2DD87514" w:rsidR="00743732" w:rsidRPr="007B0C2D" w:rsidRDefault="006636E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#</w:t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1.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schemic stroke in left MCA</w:t>
            </w:r>
          </w:p>
          <w:p w14:paraId="7105AABA" w14:textId="77777777" w:rsidR="00942D4F" w:rsidRPr="007B0C2D" w:rsidRDefault="00942D4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0FB629B" w14:textId="64105A07" w:rsidR="00743732" w:rsidRPr="007B0C2D" w:rsidRDefault="006636E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#</w:t>
            </w:r>
            <w:r w:rsidR="00942D4F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. </w:t>
            </w:r>
            <w:r w:rsidR="001928C0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 week later: Ischemic infartion vertebral basilar territory</w:t>
            </w:r>
          </w:p>
          <w:p w14:paraId="3702B1D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7D6C932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1170" w:type="dxa"/>
          </w:tcPr>
          <w:p w14:paraId="49559B5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 xml:space="preserve">Enoxaparin and aspirin </w:t>
            </w:r>
          </w:p>
        </w:tc>
        <w:tc>
          <w:tcPr>
            <w:tcW w:w="1350" w:type="dxa"/>
          </w:tcPr>
          <w:p w14:paraId="4A24BE8B" w14:textId="234607D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900" w:type="dxa"/>
          </w:tcPr>
          <w:p w14:paraId="7EAEB887" w14:textId="5E84F99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  <w:p w14:paraId="0FEA11A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21B4CC6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1080" w:type="dxa"/>
          </w:tcPr>
          <w:p w14:paraId="30133C61" w14:textId="291E24F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Resolution of deficits,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 xml:space="preserve">mild drift in right arm  </w:t>
            </w:r>
          </w:p>
          <w:p w14:paraId="29FAD8BB" w14:textId="77777777" w:rsidR="0056248E" w:rsidRPr="007B0C2D" w:rsidRDefault="0056248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D00135A" w14:textId="462C3BB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ischarged with mild facial droop</w:t>
            </w:r>
          </w:p>
          <w:p w14:paraId="765A9651" w14:textId="77777777" w:rsidR="0056248E" w:rsidRPr="007B0C2D" w:rsidRDefault="0056248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6F353CA" w14:textId="2ABB814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ersistent right to left shunt</w:t>
            </w:r>
          </w:p>
        </w:tc>
        <w:tc>
          <w:tcPr>
            <w:tcW w:w="1080" w:type="dxa"/>
          </w:tcPr>
          <w:p w14:paraId="2FE23C08" w14:textId="1F71CB3B" w:rsidR="00743732" w:rsidRPr="007B0C2D" w:rsidRDefault="00DA61F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 xml:space="preserve">Healthy term </w:t>
            </w:r>
          </w:p>
        </w:tc>
      </w:tr>
      <w:tr w:rsidR="009855C7" w:rsidRPr="007B0C2D" w14:paraId="3EE28E63" w14:textId="77777777" w:rsidTr="009D5A79">
        <w:trPr>
          <w:trHeight w:val="58"/>
        </w:trPr>
        <w:tc>
          <w:tcPr>
            <w:tcW w:w="1316" w:type="dxa"/>
          </w:tcPr>
          <w:p w14:paraId="6874837F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Tassi, </w:t>
            </w:r>
          </w:p>
          <w:p w14:paraId="58E58723" w14:textId="514A20A5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3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Tassi&lt;/Author&gt;&lt;Year&gt;2013&lt;/Year&gt;&lt;RecNum&gt;412&lt;/RecNum&gt;&lt;DisplayText&gt;&lt;style face="superscript"&gt;10&lt;/style&gt;&lt;/DisplayText&gt;&lt;record&gt;&lt;rec-number&gt;412&lt;/rec-number&gt;&lt;foreign-keys&gt;&lt;key app="EN" db-id="w5aprfdapzpdzpe005vxsdzlpvs25rprz5e9" timestamp="1486412533"&gt;412&lt;/key&gt;&lt;/foreign-keys&gt;&lt;ref-type name="Journal Article"&gt;17&lt;/ref-type&gt;&lt;contributors&gt;&lt;authors&gt;&lt;author&gt;Tassi, R.&lt;/author&gt;&lt;author&gt;Acampa, M.&lt;/author&gt;&lt;author&gt;Marotta, G.&lt;/author&gt;&lt;author&gt;Cioni, S.&lt;/author&gt;&lt;author&gt;Guideri, F.&lt;/author&gt;&lt;author&gt;Rossi, S.&lt;/author&gt;&lt;author&gt;Cerase, A.&lt;/author&gt;&lt;author&gt;Martini, G.&lt;/author&gt;&lt;/authors&gt;&lt;/contributors&gt;&lt;auth-address&gt;Department of Neurological and Sensorineural Sciences, Azienda Ospedaliera Universitaria Senese, Policlinico Santa Maria alle Scotte, Siena, Italy.&lt;/auth-address&gt;&lt;titles&gt;&lt;title&gt;Systemic thrombolysis for stroke in pregnancy&lt;/title&gt;&lt;secondary-title&gt;Am J Emerg Med&lt;/secondary-title&gt;&lt;/titles&gt;&lt;periodical&gt;&lt;full-title&gt;Am J Emerg Med&lt;/full-title&gt;&lt;/periodical&gt;&lt;pages&gt;448 e1-3&lt;/pages&gt;&lt;volume&gt;31&lt;/volume&gt;&lt;number&gt;2&lt;/number&gt;&lt;edition&gt;2012/08/08&lt;/edition&gt;&lt;keywords&gt;&lt;keyword&gt;Adult&lt;/keyword&gt;&lt;keyword&gt;Female&lt;/keyword&gt;&lt;keyword&gt;Fibrinolytic Agents/*therapeutic use&lt;/keyword&gt;&lt;keyword&gt;Humans&lt;/keyword&gt;&lt;keyword&gt;Pregnancy&lt;/keyword&gt;&lt;keyword&gt;Pregnancy Complications, Cardiovascular/diagnosis/*drug therapy&lt;/keyword&gt;&lt;keyword&gt;Stroke/diagnosis/*drug therapy&lt;/keyword&gt;&lt;keyword&gt;Tissue Plasminogen Activator/*therapeutic use&lt;/keyword&gt;&lt;/keywords&gt;&lt;dates&gt;&lt;year&gt;2013&lt;/year&gt;&lt;pub-dates&gt;&lt;date&gt;Feb&lt;/date&gt;&lt;/pub-dates&gt;&lt;/dates&gt;&lt;isbn&gt;1532-8171 (Electronic)&amp;#xD;0735-6757 (Linking)&lt;/isbn&gt;&lt;accession-num&gt;22867835&lt;/accession-num&gt;&lt;work-type&gt;Case Reports&lt;/work-type&gt;&lt;urls&gt;&lt;related-urls&gt;&lt;url&gt;http://www.ncbi.nlm.nih.gov/pubmed/22867835&lt;/url&gt;&lt;url&gt;http://www.ajemjournal.com/article/S0735-6757(12)00269-0/abstract&lt;/url&gt;&lt;/related-urls&gt;&lt;/urls&gt;&lt;electronic-resource-num&gt;10.1016/j.ajem.2012.05.040&lt;/electronic-resource-num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0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787E280C" w14:textId="432E3E64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8 </w:t>
            </w:r>
          </w:p>
        </w:tc>
        <w:tc>
          <w:tcPr>
            <w:tcW w:w="810" w:type="dxa"/>
          </w:tcPr>
          <w:p w14:paraId="1AD3488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16 weeks </w:t>
            </w:r>
          </w:p>
        </w:tc>
        <w:tc>
          <w:tcPr>
            <w:tcW w:w="900" w:type="dxa"/>
          </w:tcPr>
          <w:p w14:paraId="36911EF5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785D6947" w14:textId="7A7EA5D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otor aphasia, hemiparesis, and right sided hypoesthesia</w:t>
            </w:r>
          </w:p>
          <w:p w14:paraId="1E360CF5" w14:textId="77777777" w:rsidR="00C84E16" w:rsidRPr="007B0C2D" w:rsidRDefault="00C84E16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29CC58D" w14:textId="0B38D45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0  </w:t>
            </w:r>
          </w:p>
        </w:tc>
        <w:tc>
          <w:tcPr>
            <w:tcW w:w="1586" w:type="dxa"/>
          </w:tcPr>
          <w:p w14:paraId="2A56843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FO large right to left shunt</w:t>
            </w:r>
          </w:p>
          <w:p w14:paraId="2FCBE47E" w14:textId="77777777" w:rsidR="00B42338" w:rsidRPr="007B0C2D" w:rsidRDefault="00B4233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43537655" w14:textId="0F6907C5" w:rsidR="00B42338" w:rsidRPr="007B0C2D" w:rsidRDefault="00B4233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actor V Leiden MTHFR C667T gene</w:t>
            </w:r>
          </w:p>
        </w:tc>
        <w:tc>
          <w:tcPr>
            <w:tcW w:w="2014" w:type="dxa"/>
          </w:tcPr>
          <w:p w14:paraId="73EF78FC" w14:textId="12B487E8" w:rsidR="00743732" w:rsidRPr="007B0C2D" w:rsidRDefault="006636E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RI/M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A showed signs of ischemia in the left cerebral hemisphere from ipsilateral MCA subocclusion</w:t>
            </w:r>
          </w:p>
        </w:tc>
        <w:tc>
          <w:tcPr>
            <w:tcW w:w="1170" w:type="dxa"/>
          </w:tcPr>
          <w:p w14:paraId="45016125" w14:textId="26E85B97" w:rsidR="00743732" w:rsidRPr="007B0C2D" w:rsidRDefault="00A23FB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</w:t>
            </w:r>
          </w:p>
        </w:tc>
        <w:tc>
          <w:tcPr>
            <w:tcW w:w="1350" w:type="dxa"/>
          </w:tcPr>
          <w:p w14:paraId="60F89D2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3CB2FE9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39DEFED7" w14:textId="0DCAE08F" w:rsidR="00743732" w:rsidRPr="007B0C2D" w:rsidRDefault="0070410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At 24 hours: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NIHSS 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with slight motory aphasia</w:t>
            </w:r>
          </w:p>
        </w:tc>
        <w:tc>
          <w:tcPr>
            <w:tcW w:w="1080" w:type="dxa"/>
          </w:tcPr>
          <w:p w14:paraId="3AE35938" w14:textId="6356785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</w:t>
            </w:r>
            <w:r w:rsidR="0080398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ealthy term </w:t>
            </w:r>
          </w:p>
        </w:tc>
      </w:tr>
      <w:tr w:rsidR="009855C7" w:rsidRPr="007B0C2D" w14:paraId="43C8CD52" w14:textId="77777777" w:rsidTr="009D5A79">
        <w:tc>
          <w:tcPr>
            <w:tcW w:w="1316" w:type="dxa"/>
          </w:tcPr>
          <w:p w14:paraId="147D4C07" w14:textId="77777777" w:rsidR="00743732" w:rsidRPr="00FE416B" w:rsidRDefault="00743732" w:rsidP="001E59E7">
            <w:pPr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pPr>
            <w:r w:rsidRPr="00FE416B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t>Hori,</w:t>
            </w:r>
          </w:p>
          <w:p w14:paraId="25DA56C7" w14:textId="0490153C" w:rsidR="00743732" w:rsidRPr="00FE416B" w:rsidRDefault="00743732" w:rsidP="001E59E7">
            <w:pPr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pPr>
            <w:r w:rsidRPr="00FE416B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t>2012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Ib3JpPC9BdXRob3I+PFllYXI+MjAxMzwvWWVhcj48UmVj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</w:fldData>
              </w:fldCha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Ib3JpPC9BdXRob3I+PFllYXI+MjAxMzwvWWVhcj48UmVj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</w:fldData>
              </w:fldCha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end"/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eastAsia="Calibri" w:hAnsi="Times New Roman" w:cs="Times New Roman"/>
                <w:b/>
                <w:bCs/>
                <w:noProof/>
                <w:sz w:val="18"/>
                <w:szCs w:val="18"/>
                <w:vertAlign w:val="superscript"/>
              </w:rPr>
              <w:t>11</w:t>
            </w:r>
            <w:r w:rsidR="00AD498C">
              <w:rPr>
                <w:rFonts w:ascii="Times New Roman" w:eastAsia="Calibri" w:hAnsi="Times New Roman" w:cs="Times New Roman"/>
                <w:b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443FC68B" w14:textId="601C502D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35 </w:t>
            </w:r>
          </w:p>
          <w:p w14:paraId="5DB08974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</w:tcPr>
          <w:p w14:paraId="58960181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13w3d</w:t>
            </w:r>
          </w:p>
        </w:tc>
        <w:tc>
          <w:tcPr>
            <w:tcW w:w="900" w:type="dxa"/>
          </w:tcPr>
          <w:p w14:paraId="0DC48DF4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4886862F" w14:textId="0123313D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Left homonymous hemianopsia</w:t>
            </w:r>
          </w:p>
          <w:p w14:paraId="3BC542B9" w14:textId="77777777" w:rsidR="00A50659" w:rsidRPr="007B0C2D" w:rsidRDefault="00A50659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439BDBD3" w14:textId="1F41D641" w:rsidR="00A50659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L</w:t>
            </w:r>
            <w:r w:rsidR="00A50659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eft hemiparesis </w:t>
            </w:r>
          </w:p>
          <w:p w14:paraId="7B07E6F0" w14:textId="77777777" w:rsidR="00A50659" w:rsidRPr="007B0C2D" w:rsidRDefault="00A50659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2075FC33" w14:textId="27301D39" w:rsidR="00743732" w:rsidRPr="007B0C2D" w:rsidRDefault="00A50659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NIHSS=</w:t>
            </w:r>
            <w:r w:rsidR="00743732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586" w:type="dxa"/>
          </w:tcPr>
          <w:p w14:paraId="695905DE" w14:textId="6A6BE3E2" w:rsidR="00743732" w:rsidRPr="007B0C2D" w:rsidRDefault="00A50659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Suspected embolic sources</w:t>
            </w:r>
          </w:p>
        </w:tc>
        <w:tc>
          <w:tcPr>
            <w:tcW w:w="2014" w:type="dxa"/>
          </w:tcPr>
          <w:p w14:paraId="17431195" w14:textId="4C5B16DB" w:rsidR="00743732" w:rsidRPr="007B0C2D" w:rsidRDefault="00F17727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MRI: Right p</w:t>
            </w:r>
            <w:r w:rsidR="00A937AB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osterior cerebral artery </w:t>
            </w:r>
            <w:r w:rsidR="00743732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occlusion</w:t>
            </w:r>
          </w:p>
        </w:tc>
        <w:tc>
          <w:tcPr>
            <w:tcW w:w="1170" w:type="dxa"/>
          </w:tcPr>
          <w:p w14:paraId="0306453E" w14:textId="0831073D" w:rsidR="002B671E" w:rsidRPr="007B0C2D" w:rsidRDefault="00743732" w:rsidP="002B671E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Started on </w:t>
            </w:r>
            <w:r w:rsidR="00543D51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IV 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heparin </w:t>
            </w:r>
            <w:r w:rsidR="002B671E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then</w:t>
            </w:r>
          </w:p>
          <w:p w14:paraId="323F1D4E" w14:textId="77878DD2" w:rsidR="00743732" w:rsidRPr="007B0C2D" w:rsidRDefault="002B671E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warfarin at 15 weeks</w:t>
            </w:r>
          </w:p>
        </w:tc>
        <w:tc>
          <w:tcPr>
            <w:tcW w:w="1350" w:type="dxa"/>
          </w:tcPr>
          <w:p w14:paraId="3A53FEA5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435CDA74" w14:textId="35BBC0CC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CD under </w:t>
            </w:r>
            <w:r w:rsidR="00543D51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General Anesthesia 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at 38w</w:t>
            </w:r>
            <w:r w:rsidR="00543D51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eeks</w:t>
            </w:r>
          </w:p>
        </w:tc>
        <w:tc>
          <w:tcPr>
            <w:tcW w:w="1080" w:type="dxa"/>
          </w:tcPr>
          <w:p w14:paraId="5C357E2A" w14:textId="14E31B4B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L</w:t>
            </w:r>
            <w:r w:rsidR="00A519F3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eft</w:t>
            </w: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homonymous inferior quadrantanopia 4 days after rt-PA</w:t>
            </w:r>
          </w:p>
          <w:p w14:paraId="0B35EBED" w14:textId="77777777" w:rsidR="00743732" w:rsidRPr="007B0C2D" w:rsidRDefault="00743732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2EA88E55" w14:textId="3D0542F3" w:rsidR="00743732" w:rsidRPr="007B0C2D" w:rsidRDefault="002E29B6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D</w:t>
            </w:r>
            <w:r w:rsidR="00743732"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>iagnosed with protein S deficiency, needs lifelong anticoagulation</w:t>
            </w:r>
          </w:p>
        </w:tc>
        <w:tc>
          <w:tcPr>
            <w:tcW w:w="1080" w:type="dxa"/>
          </w:tcPr>
          <w:p w14:paraId="1369254E" w14:textId="5F6E6E32" w:rsidR="00743732" w:rsidRPr="007B0C2D" w:rsidRDefault="00803983" w:rsidP="001E59E7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Healthy </w:t>
            </w:r>
          </w:p>
        </w:tc>
      </w:tr>
      <w:tr w:rsidR="009855C7" w:rsidRPr="007B0C2D" w14:paraId="2E87BB14" w14:textId="77777777" w:rsidTr="009D5A79">
        <w:tc>
          <w:tcPr>
            <w:tcW w:w="1316" w:type="dxa"/>
          </w:tcPr>
          <w:p w14:paraId="09798E2C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Ritter, </w:t>
            </w:r>
          </w:p>
          <w:p w14:paraId="174FD71F" w14:textId="6D7185B5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4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NYW50b2FuIFJpdHRlcjwvQXV0aG9yPjxZZWFyPjIwMTQ8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NYW50b2FuIFJpdHRlcjwvQXV0aG9yPjxZZWFyPjIwMTQ8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2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6CFC8F62" w14:textId="393CC3F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2 </w:t>
            </w:r>
          </w:p>
        </w:tc>
        <w:tc>
          <w:tcPr>
            <w:tcW w:w="810" w:type="dxa"/>
          </w:tcPr>
          <w:p w14:paraId="30159B9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6 weeks</w:t>
            </w:r>
          </w:p>
        </w:tc>
        <w:tc>
          <w:tcPr>
            <w:tcW w:w="900" w:type="dxa"/>
          </w:tcPr>
          <w:p w14:paraId="47FF96F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3350A0FC" w14:textId="5D4E3A8B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ysphasia, dysarthria, right-sided hemianopia, </w:t>
            </w:r>
            <w:r w:rsidR="00622E5B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neglect,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ense right-sided hemiplegia,hemisensory loss.</w:t>
            </w:r>
          </w:p>
          <w:p w14:paraId="625BC5D4" w14:textId="77777777" w:rsidR="00ED4EEB" w:rsidRPr="007B0C2D" w:rsidRDefault="00ED4EE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73CB00D" w14:textId="08D5893B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22</w:t>
            </w:r>
          </w:p>
          <w:p w14:paraId="10E706F9" w14:textId="77777777" w:rsidR="00ED4EEB" w:rsidRPr="007B0C2D" w:rsidRDefault="00ED4EE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1B3EB612" w14:textId="01A10199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Glasgow coma scale: 14</w:t>
            </w:r>
          </w:p>
        </w:tc>
        <w:tc>
          <w:tcPr>
            <w:tcW w:w="1586" w:type="dxa"/>
          </w:tcPr>
          <w:p w14:paraId="4FDB8271" w14:textId="1AEDB497" w:rsidR="00743732" w:rsidRPr="007B0C2D" w:rsidRDefault="00726D7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igraine with aura</w:t>
            </w:r>
          </w:p>
        </w:tc>
        <w:tc>
          <w:tcPr>
            <w:tcW w:w="2014" w:type="dxa"/>
          </w:tcPr>
          <w:p w14:paraId="332801D8" w14:textId="58D98D2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T</w:t>
            </w:r>
            <w:r w:rsidR="005D025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 Head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: occlusion of the left lower M2 segment with infarction of the left posterior insula and inferior temporal</w:t>
            </w:r>
          </w:p>
          <w:p w14:paraId="20DB785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lobe </w:t>
            </w:r>
          </w:p>
        </w:tc>
        <w:tc>
          <w:tcPr>
            <w:tcW w:w="1170" w:type="dxa"/>
          </w:tcPr>
          <w:p w14:paraId="1EA35B6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 was started and continued until delivery and changed to Clopidogrel</w:t>
            </w:r>
          </w:p>
        </w:tc>
        <w:tc>
          <w:tcPr>
            <w:tcW w:w="1350" w:type="dxa"/>
          </w:tcPr>
          <w:p w14:paraId="7BF7073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4EDC9FAC" w14:textId="671AB45B" w:rsidR="00A519F3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D</w:t>
            </w:r>
          </w:p>
        </w:tc>
        <w:tc>
          <w:tcPr>
            <w:tcW w:w="1080" w:type="dxa"/>
          </w:tcPr>
          <w:p w14:paraId="00E6697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Mild residual right sided hemiplegia but fully independenet in all activities of daily living </w:t>
            </w:r>
          </w:p>
        </w:tc>
        <w:tc>
          <w:tcPr>
            <w:tcW w:w="1080" w:type="dxa"/>
          </w:tcPr>
          <w:p w14:paraId="2268EE39" w14:textId="7FFC3169" w:rsidR="00743732" w:rsidRPr="007B0C2D" w:rsidRDefault="0080398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199A2B28" w14:textId="77777777" w:rsidTr="009D5A79">
        <w:tc>
          <w:tcPr>
            <w:tcW w:w="1316" w:type="dxa"/>
          </w:tcPr>
          <w:p w14:paraId="2820C05A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Ritchie, </w:t>
            </w:r>
          </w:p>
          <w:p w14:paraId="0B8002DF" w14:textId="1A91E5B5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5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Ritchie&lt;/Author&gt;&lt;Year&gt;2015&lt;/Year&gt;&lt;RecNum&gt;411&lt;/RecNum&gt;&lt;DisplayText&gt;&lt;style face="superscript"&gt;13&lt;/style&gt;&lt;/DisplayText&gt;&lt;record&gt;&lt;rec-number&gt;411&lt;/rec-number&gt;&lt;foreign-keys&gt;&lt;key app="EN" db-id="w5aprfdapzpdzpe005vxsdzlpvs25rprz5e9" timestamp="1486412532"&gt;411&lt;/key&gt;&lt;/foreign-keys&gt;&lt;ref-type name="Journal Article"&gt;17&lt;/ref-type&gt;&lt;contributors&gt;&lt;authors&gt;&lt;author&gt;Ritchie, J.&lt;/author&gt;&lt;author&gt;Lokman, M.&lt;/author&gt;&lt;author&gt;Panikkar, J.&lt;/author&gt;&lt;/authors&gt;&lt;/contributors&gt;&lt;auth-address&gt;Royal Shrewsbury Hospital, Hadnall, UK.&lt;/auth-address&gt;&lt;titles&gt;&lt;title&gt;Thrombolysis for stroke in pregnancy at 39 weeks gestation with a subsequent normal delivery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edition&gt;2015/08/13&lt;/edition&gt;&lt;dates&gt;&lt;year&gt;2015&lt;/year&gt;&lt;/dates&gt;&lt;isbn&gt;1757-790X (Electronic)&lt;/isbn&gt;&lt;accession-num&gt;26264941&lt;/accession-num&gt;&lt;urls&gt;&lt;/urls&gt;&lt;electronic-resource-num&gt;10.1136/bcr-2015-209563&lt;/electronic-resource-num&gt;&lt;remote-database-provider&gt;NLM&lt;/remote-database-provider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3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</w:p>
        </w:tc>
        <w:tc>
          <w:tcPr>
            <w:tcW w:w="754" w:type="dxa"/>
          </w:tcPr>
          <w:p w14:paraId="48FAC964" w14:textId="6B377B2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8 </w:t>
            </w:r>
          </w:p>
        </w:tc>
        <w:tc>
          <w:tcPr>
            <w:tcW w:w="810" w:type="dxa"/>
          </w:tcPr>
          <w:p w14:paraId="580CCF2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9 weeks</w:t>
            </w:r>
          </w:p>
        </w:tc>
        <w:tc>
          <w:tcPr>
            <w:tcW w:w="900" w:type="dxa"/>
          </w:tcPr>
          <w:p w14:paraId="7E737715" w14:textId="77777777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2EAC6D1F" w14:textId="53EC75E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eft-sided hemiparesis</w:t>
            </w:r>
            <w:r w:rsidR="0019252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and impaired </w:t>
            </w:r>
            <w:r w:rsidR="00192521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sensation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left-sided facial weakness and</w:t>
            </w:r>
          </w:p>
          <w:p w14:paraId="27E307EB" w14:textId="3173796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tongue deviation</w:t>
            </w:r>
          </w:p>
          <w:p w14:paraId="5B9AB1B3" w14:textId="77777777" w:rsidR="00147C5B" w:rsidRPr="007B0C2D" w:rsidRDefault="00147C5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4BB38B0D" w14:textId="021E331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1</w:t>
            </w:r>
          </w:p>
          <w:p w14:paraId="41EA52E8" w14:textId="0FAB7B0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BP: 132/61</w:t>
            </w:r>
          </w:p>
        </w:tc>
        <w:tc>
          <w:tcPr>
            <w:tcW w:w="1586" w:type="dxa"/>
          </w:tcPr>
          <w:p w14:paraId="557B584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None</w:t>
            </w:r>
          </w:p>
        </w:tc>
        <w:tc>
          <w:tcPr>
            <w:tcW w:w="2014" w:type="dxa"/>
          </w:tcPr>
          <w:p w14:paraId="2D61EB3E" w14:textId="77777777" w:rsidR="00A80F33" w:rsidRPr="007B0C2D" w:rsidRDefault="00A80F3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CT: No intracranial bleed </w:t>
            </w:r>
          </w:p>
          <w:p w14:paraId="7A2C777E" w14:textId="77777777" w:rsidR="00A80F33" w:rsidRPr="007B0C2D" w:rsidRDefault="00A80F3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682A422" w14:textId="208A716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Post-thrombolysis MRI: lacunar-type stroke (LACS) of right MCA</w:t>
            </w:r>
          </w:p>
          <w:p w14:paraId="0D7956FF" w14:textId="77777777" w:rsidR="00CC2616" w:rsidRPr="007B0C2D" w:rsidRDefault="00CC2616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77F7BA38" w14:textId="5F281662" w:rsidR="008D6789" w:rsidRPr="007B0C2D" w:rsidRDefault="008D678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1170" w:type="dxa"/>
          </w:tcPr>
          <w:p w14:paraId="75AFE948" w14:textId="58D13D2A" w:rsidR="00743732" w:rsidRPr="007B0C2D" w:rsidRDefault="00274BA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Aspirin until delivery, and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clopidogrel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>and prophylactic tinzaparin postpartum</w:t>
            </w:r>
          </w:p>
        </w:tc>
        <w:tc>
          <w:tcPr>
            <w:tcW w:w="1350" w:type="dxa"/>
          </w:tcPr>
          <w:p w14:paraId="7895619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lastRenderedPageBreak/>
              <w:t xml:space="preserve">None </w:t>
            </w:r>
          </w:p>
        </w:tc>
        <w:tc>
          <w:tcPr>
            <w:tcW w:w="900" w:type="dxa"/>
          </w:tcPr>
          <w:p w14:paraId="15CD05F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Induced forceps VD</w:t>
            </w:r>
          </w:p>
        </w:tc>
        <w:tc>
          <w:tcPr>
            <w:tcW w:w="1080" w:type="dxa"/>
          </w:tcPr>
          <w:p w14:paraId="756AAC2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8 months: full recovery</w:t>
            </w:r>
          </w:p>
        </w:tc>
        <w:tc>
          <w:tcPr>
            <w:tcW w:w="1080" w:type="dxa"/>
          </w:tcPr>
          <w:p w14:paraId="185BECDA" w14:textId="7DF9EC10" w:rsidR="00743732" w:rsidRPr="007B0C2D" w:rsidRDefault="00B02C1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4070625B" w14:textId="77777777" w:rsidTr="009D5A79">
        <w:tc>
          <w:tcPr>
            <w:tcW w:w="1316" w:type="dxa"/>
          </w:tcPr>
          <w:p w14:paraId="4A766DB4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Tversky, </w:t>
            </w:r>
          </w:p>
          <w:p w14:paraId="3C5B79DE" w14:textId="744DE479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Tversky&lt;/Author&gt;&lt;Year&gt;2016&lt;/Year&gt;&lt;RecNum&gt;594&lt;/RecNum&gt;&lt;DisplayText&gt;&lt;style face="superscript"&gt;14&lt;/style&gt;&lt;/DisplayText&gt;&lt;record&gt;&lt;rec-number&gt;594&lt;/rec-number&gt;&lt;foreign-keys&gt;&lt;key app="EN" db-id="w5aprfdapzpdzpe005vxsdzlpvs25rprz5e9" timestamp="1488835912"&gt;594&lt;/key&gt;&lt;/foreign-keys&gt;&lt;ref-type name="Journal Article"&gt;17&lt;/ref-type&gt;&lt;contributors&gt;&lt;authors&gt;&lt;author&gt;Tversky, S.&lt;/author&gt;&lt;author&gt;Libman, R. B.&lt;/author&gt;&lt;author&gt;Reppucci, M. L.&lt;/author&gt;&lt;author&gt;Tufano, A. M.&lt;/author&gt;&lt;author&gt;Katz, J. M.&lt;/author&gt;&lt;/authors&gt;&lt;/contributors&gt;&lt;auth-address&gt;Northwell Health, Great Neck, New York.&amp;#xD;Northwell Health, Great Neck, New York. Electronic address: JKatz2@Northwell.edu.&lt;/auth-address&gt;&lt;titles&gt;&lt;title&gt;Thrombolysis for Ischemic Stroke during Pregnancy: A Case Report and Review of the Literature&lt;/title&gt;&lt;secondary-title&gt;J Stroke Cerebrovasc Dis&lt;/secondary-title&gt;&lt;/titles&gt;&lt;periodical&gt;&lt;full-title&gt;J Stroke Cerebrovasc Dis&lt;/full-title&gt;&lt;abbr-1&gt;Journal of stroke and cerebrovascular diseases : the official journal of National Stroke Association&lt;/abbr-1&gt;&lt;/periodical&gt;&lt;pages&gt;e167-70&lt;/pages&gt;&lt;volume&gt;25&lt;/volume&gt;&lt;number&gt;10&lt;/number&gt;&lt;keywords&gt;&lt;keyword&gt;Ischemic stroke&lt;/keyword&gt;&lt;keyword&gt;alteplase&lt;/keyword&gt;&lt;keyword&gt;pregnancy&lt;/keyword&gt;&lt;keyword&gt;tPA&lt;/keyword&gt;&lt;keyword&gt;thrombolysis&lt;/keyword&gt;&lt;/keywords&gt;&lt;dates&gt;&lt;year&gt;2016&lt;/year&gt;&lt;pub-dates&gt;&lt;date&gt;Oct&lt;/date&gt;&lt;/pub-dates&gt;&lt;/dates&gt;&lt;isbn&gt;1532-8511 (Electronic)&amp;#xD;1052-3057 (Linking)&lt;/isbn&gt;&lt;accession-num&gt;27523596&lt;/accession-num&gt;&lt;urls&gt;&lt;related-urls&gt;&lt;url&gt;https://www.ncbi.nlm.nih.gov/pubmed/27523596&lt;/url&gt;&lt;url&gt;http://www.strokejournal.org/article/S1052-3057(16)30142-2/abstract&lt;/url&gt;&lt;/related-urls&gt;&lt;/urls&gt;&lt;electronic-resource-num&gt;10.1016/j.jstrokecerebrovasdis.2016.06.023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4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1C5F0D92" w14:textId="4A7B7FF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1 </w:t>
            </w:r>
          </w:p>
        </w:tc>
        <w:tc>
          <w:tcPr>
            <w:tcW w:w="810" w:type="dxa"/>
          </w:tcPr>
          <w:p w14:paraId="05985E4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5 weeks</w:t>
            </w:r>
          </w:p>
        </w:tc>
        <w:tc>
          <w:tcPr>
            <w:tcW w:w="900" w:type="dxa"/>
          </w:tcPr>
          <w:p w14:paraId="416675A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12BC8507" w14:textId="36AAF6A9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lurred</w:t>
            </w:r>
          </w:p>
          <w:p w14:paraId="65480C9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peech, mild right hemiparesis, hemisensory loss</w:t>
            </w:r>
          </w:p>
          <w:p w14:paraId="6704D434" w14:textId="77777777" w:rsidR="00BB042B" w:rsidRPr="007B0C2D" w:rsidRDefault="00BB042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1818261F" w14:textId="2F40E102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A519F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5</w:t>
            </w:r>
          </w:p>
        </w:tc>
        <w:tc>
          <w:tcPr>
            <w:tcW w:w="1586" w:type="dxa"/>
          </w:tcPr>
          <w:p w14:paraId="717B333F" w14:textId="6AEA31BD" w:rsidR="00743732" w:rsidRPr="007B0C2D" w:rsidRDefault="00743732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x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of ischemic stroke with prior pregnancy</w:t>
            </w:r>
          </w:p>
          <w:p w14:paraId="10E767F2" w14:textId="77777777" w:rsidR="007436B4" w:rsidRPr="007B0C2D" w:rsidRDefault="007436B4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E69FCBD" w14:textId="689AACE3" w:rsidR="00743732" w:rsidRPr="007B0C2D" w:rsidRDefault="00743732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Documented protein C and S deficiencies</w:t>
            </w:r>
          </w:p>
          <w:p w14:paraId="6E27B5C8" w14:textId="77777777" w:rsidR="007436B4" w:rsidRPr="007B0C2D" w:rsidRDefault="007436B4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3119415" w14:textId="163AF077" w:rsidR="00743732" w:rsidRPr="007B0C2D" w:rsidRDefault="00743732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Discontinued recommended LMWH </w:t>
            </w:r>
          </w:p>
          <w:p w14:paraId="5EF887F7" w14:textId="77777777" w:rsidR="007436B4" w:rsidRPr="007B0C2D" w:rsidRDefault="007436B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CB18D9A" w14:textId="13556AB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FO right to left shunt</w:t>
            </w:r>
          </w:p>
          <w:p w14:paraId="394EBC91" w14:textId="77777777" w:rsidR="00BE4676" w:rsidRPr="007B0C2D" w:rsidRDefault="00BE4676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46AD706" w14:textId="0281F0F7" w:rsidR="00BE4676" w:rsidRPr="007B0C2D" w:rsidRDefault="00BE4676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ocumented </w:t>
            </w:r>
            <w:r w:rsidR="00F12D0D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VT</w:t>
            </w:r>
          </w:p>
        </w:tc>
        <w:tc>
          <w:tcPr>
            <w:tcW w:w="2014" w:type="dxa"/>
          </w:tcPr>
          <w:p w14:paraId="7460006D" w14:textId="77777777" w:rsidR="00B41FBC" w:rsidRPr="007B0C2D" w:rsidRDefault="00B41FBC" w:rsidP="001E59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CT: unremarkable (clinical diagnosis of stroke) </w:t>
            </w:r>
          </w:p>
          <w:p w14:paraId="0B4DB3C7" w14:textId="77777777" w:rsidR="00B41FBC" w:rsidRPr="007B0C2D" w:rsidRDefault="00B41FBC" w:rsidP="001E59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1C7E284" w14:textId="21FD3E59" w:rsidR="00743732" w:rsidRPr="007B0C2D" w:rsidRDefault="00743732" w:rsidP="001E59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Post-thrombolysis MRI: left thalamic and internal capsular</w:t>
            </w:r>
          </w:p>
          <w:p w14:paraId="6C49938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infarct</w:t>
            </w:r>
          </w:p>
        </w:tc>
        <w:tc>
          <w:tcPr>
            <w:tcW w:w="1170" w:type="dxa"/>
          </w:tcPr>
          <w:p w14:paraId="5DAE91D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ischarged on daily LMWH </w:t>
            </w:r>
          </w:p>
        </w:tc>
        <w:tc>
          <w:tcPr>
            <w:tcW w:w="1350" w:type="dxa"/>
          </w:tcPr>
          <w:p w14:paraId="0D1ED5FB" w14:textId="25A32718" w:rsidR="00743732" w:rsidRPr="007B0C2D" w:rsidRDefault="00533E7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7303B9F9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14:paraId="710283B5" w14:textId="7B6CEF56" w:rsidR="00743732" w:rsidRPr="007B0C2D" w:rsidRDefault="00F1111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t hospital d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y 2: neurologic symptoms resolved</w:t>
            </w:r>
          </w:p>
        </w:tc>
        <w:tc>
          <w:tcPr>
            <w:tcW w:w="1080" w:type="dxa"/>
          </w:tcPr>
          <w:p w14:paraId="0883B98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/A</w:t>
            </w:r>
          </w:p>
        </w:tc>
      </w:tr>
      <w:tr w:rsidR="009855C7" w:rsidRPr="007B0C2D" w14:paraId="6176A415" w14:textId="77777777" w:rsidTr="009D5A79">
        <w:tc>
          <w:tcPr>
            <w:tcW w:w="1316" w:type="dxa"/>
          </w:tcPr>
          <w:p w14:paraId="327A0464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Festa,</w:t>
            </w:r>
          </w:p>
          <w:p w14:paraId="0E07472C" w14:textId="2D407B20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Reining-Festa&lt;/Author&gt;&lt;Year&gt;2017&lt;/Year&gt;&lt;RecNum&gt;559&lt;/RecNum&gt;&lt;DisplayText&gt;&lt;style face="superscript"&gt;15&lt;/style&gt;&lt;/DisplayText&gt;&lt;record&gt;&lt;rec-number&gt;559&lt;/rec-number&gt;&lt;foreign-keys&gt;&lt;key app="EN" db-id="w5aprfdapzpdzpe005vxsdzlpvs25rprz5e9" timestamp="1488835909"&gt;559&lt;/key&gt;&lt;/foreign-keys&gt;&lt;ref-type name="Journal Article"&gt;17&lt;/ref-type&gt;&lt;contributors&gt;&lt;authors&gt;&lt;author&gt;Reining-Festa, A.&lt;/author&gt;&lt;author&gt;Foldy, D.&lt;/author&gt;&lt;author&gt;Coulibaly-Wimmer, M.&lt;/author&gt;&lt;author&gt;Eischer, L.&lt;/author&gt;&lt;author&gt;Heger, M.&lt;/author&gt;&lt;author&gt;Fertl, E.&lt;/author&gt;&lt;/authors&gt;&lt;/contributors&gt;&lt;auth-address&gt;Department of Neurology, Krankenanstalt Rudolfstiftung, Juchgasse 25, 1030, Vienna, Austria. alice.reining-festa@gmx.at.&amp;#xD;Department of Neurology, Krankenanstalt Rudolfstiftung, Juchgasse 25, 1030, Vienna, Austria.&amp;#xD;Department of Radiology, Krankenanstalt Rudolfstiftung, Juchgasse 25, 1030, Vienna, Austria.&amp;#xD;Department of Hematology and Hemostaseology, Allgemeines Krankenhaus, Wahringer Gurtel 18-20, 1090, Vienna, Austria.&amp;#xD;Department of Cardiology, Krankenanstalt Rudolfstiftung, Juchgasse 25, 1030, Vienna, Austria.&lt;/auth-address&gt;&lt;titles&gt;&lt;title&gt;Intravenous thrombolysis of stroke in early pregnancy: a case report and review of the literature&lt;/title&gt;&lt;secondary-title&gt;J Neurol&lt;/secondary-title&gt;&lt;/titles&gt;&lt;periodical&gt;&lt;full-title&gt;J Neurol&lt;/full-title&gt;&lt;abbr-1&gt;J Neurol&lt;/abbr-1&gt;&lt;/periodical&gt;&lt;pages&gt;397-400&lt;/pages&gt;&lt;volume&gt;264&lt;/volume&gt;&lt;number&gt;2&lt;/number&gt;&lt;dates&gt;&lt;year&gt;2017&lt;/year&gt;&lt;pub-dates&gt;&lt;date&gt;Feb&lt;/date&gt;&lt;/pub-dates&gt;&lt;/dates&gt;&lt;isbn&gt;1432-1459 (Electronic)&amp;#xD;0340-5354 (Linking)&lt;/isbn&gt;&lt;accession-num&gt;28028624&lt;/accession-num&gt;&lt;urls&gt;&lt;related-urls&gt;&lt;url&gt;https://www.ncbi.nlm.nih.gov/pubmed/28028624&lt;/url&gt;&lt;url&gt;http://link.springer.com/article/10.1007%2Fs00415-016-8369-8&lt;/url&gt;&lt;/related-urls&gt;&lt;/urls&gt;&lt;electronic-resource-num&gt;10.1007/s00415-016-8369-8&lt;/electronic-resource-num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5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48422A77" w14:textId="7EEA3FC3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7 </w:t>
            </w:r>
          </w:p>
        </w:tc>
        <w:tc>
          <w:tcPr>
            <w:tcW w:w="810" w:type="dxa"/>
          </w:tcPr>
          <w:p w14:paraId="2D63FC03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5 weeks</w:t>
            </w:r>
          </w:p>
        </w:tc>
        <w:tc>
          <w:tcPr>
            <w:tcW w:w="900" w:type="dxa"/>
          </w:tcPr>
          <w:p w14:paraId="6FC7BE5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5CDD820B" w14:textId="68C0860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eft sided</w:t>
            </w:r>
          </w:p>
          <w:p w14:paraId="38D2BEA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miplegia</w:t>
            </w:r>
          </w:p>
          <w:p w14:paraId="137595D4" w14:textId="77777777" w:rsidR="007F01DB" w:rsidRPr="007B0C2D" w:rsidRDefault="007F01D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07E81024" w14:textId="469D1684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F651F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8</w:t>
            </w:r>
          </w:p>
        </w:tc>
        <w:tc>
          <w:tcPr>
            <w:tcW w:w="1586" w:type="dxa"/>
          </w:tcPr>
          <w:p w14:paraId="6CBFECE6" w14:textId="0C701C18" w:rsidR="00743732" w:rsidRPr="007B0C2D" w:rsidRDefault="007F01DB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ypertension, obesity</w:t>
            </w:r>
          </w:p>
          <w:p w14:paraId="19F019C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BMI = 38), hx of rheumatic fever, </w:t>
            </w:r>
          </w:p>
          <w:p w14:paraId="2B18F80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pontaneous abortion in her 20th week of pregnancy</w:t>
            </w:r>
          </w:p>
          <w:p w14:paraId="0D7F712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5 months earlier</w:t>
            </w:r>
            <w:r w:rsidR="0028038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  <w:p w14:paraId="072D19D9" w14:textId="77777777" w:rsidR="0026393F" w:rsidRPr="007B0C2D" w:rsidRDefault="0026393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77EFE222" w14:textId="208FC272" w:rsidR="0026393F" w:rsidRPr="007B0C2D" w:rsidRDefault="0026393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resumed embolic etiology from aortic valve</w:t>
            </w:r>
          </w:p>
        </w:tc>
        <w:tc>
          <w:tcPr>
            <w:tcW w:w="2014" w:type="dxa"/>
          </w:tcPr>
          <w:p w14:paraId="48C31807" w14:textId="147F97A8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MRI showed restricted diffusion in the right MCA territory without signal alteration in the T2 sequences </w:t>
            </w:r>
            <w:r w:rsidR="00533E7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or </w:t>
            </w:r>
            <w:r w:rsidR="003C1888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ismatch in the perfusion study</w:t>
            </w:r>
          </w:p>
        </w:tc>
        <w:tc>
          <w:tcPr>
            <w:tcW w:w="1170" w:type="dxa"/>
          </w:tcPr>
          <w:p w14:paraId="7F7DB11C" w14:textId="5845B86C" w:rsidR="00743732" w:rsidRPr="007B0C2D" w:rsidRDefault="00280387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, then LMWH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14:paraId="140086F2" w14:textId="1E08977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  <w:r w:rsidR="00DE60D5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900" w:type="dxa"/>
          </w:tcPr>
          <w:p w14:paraId="7345AA7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cheduled CD</w:t>
            </w:r>
          </w:p>
        </w:tc>
        <w:tc>
          <w:tcPr>
            <w:tcW w:w="1080" w:type="dxa"/>
          </w:tcPr>
          <w:p w14:paraId="2CE47BCC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 months: modified Rankin Scale Score was 1</w:t>
            </w:r>
          </w:p>
          <w:p w14:paraId="1A836233" w14:textId="77777777" w:rsidR="00AA55EC" w:rsidRPr="007B0C2D" w:rsidRDefault="00AA55E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52AA3634" w14:textId="53EEF6A6" w:rsidR="00AA55EC" w:rsidRPr="007B0C2D" w:rsidRDefault="00AA55E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ild sensory deficit</w:t>
            </w:r>
          </w:p>
        </w:tc>
        <w:tc>
          <w:tcPr>
            <w:tcW w:w="1080" w:type="dxa"/>
          </w:tcPr>
          <w:p w14:paraId="66EE5D1A" w14:textId="7541B02B" w:rsidR="00743732" w:rsidRPr="007B0C2D" w:rsidRDefault="00B41DD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ealthy term </w:t>
            </w:r>
          </w:p>
        </w:tc>
      </w:tr>
      <w:tr w:rsidR="009855C7" w:rsidRPr="007B0C2D" w14:paraId="47A3CB98" w14:textId="77777777" w:rsidTr="004C264D">
        <w:trPr>
          <w:trHeight w:val="2078"/>
        </w:trPr>
        <w:tc>
          <w:tcPr>
            <w:tcW w:w="1316" w:type="dxa"/>
          </w:tcPr>
          <w:p w14:paraId="1F819A37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Khan, </w:t>
            </w:r>
          </w:p>
          <w:p w14:paraId="4A05E8A0" w14:textId="006836CB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Khan&lt;/Author&gt;&lt;Year&gt;2017&lt;/Year&gt;&lt;RecNum&gt;766&lt;/RecNum&gt;&lt;DisplayText&gt;&lt;style face="superscript"&gt;16&lt;/style&gt;&lt;/DisplayText&gt;&lt;record&gt;&lt;rec-number&gt;766&lt;/rec-number&gt;&lt;foreign-keys&gt;&lt;key app="EN" db-id="w5aprfdapzpdzpe005vxsdzlpvs25rprz5e9" timestamp="1531844441"&gt;766&lt;/key&gt;&lt;/foreign-keys&gt;&lt;ref-type name="Journal Article"&gt;17&lt;/ref-type&gt;&lt;contributors&gt;&lt;authors&gt;&lt;author&gt;Khan, A.&lt;/author&gt;&lt;author&gt;Hosseini, P.&lt;/author&gt;&lt;author&gt;Nevajda, B.&lt;/author&gt;&lt;author&gt;Khan, S.&lt;/author&gt;&lt;/authors&gt;&lt;/contributors&gt;&lt;auth-address&gt;Basildon University Hospital, Basildon and Thurrock NHS Foundation Trust.&amp;#xD;University College London Medical School, University College London.&lt;/auth-address&gt;&lt;titles&gt;&lt;title&gt;Lesson of the month 2: Use of thrombolysis for ischaemic stroke in pregnancy - a case report and review of literature&lt;/title&gt;&lt;secondary-title&gt;Clin Med (Lond)&lt;/secondary-title&gt;&lt;alt-title&gt;Clinical medicine (London, England)&lt;/alt-title&gt;&lt;/titles&gt;&lt;periodical&gt;&lt;full-title&gt;Clin Med (Lond)&lt;/full-title&gt;&lt;abbr-1&gt;Clinical medicine (London, England)&lt;/abbr-1&gt;&lt;/periodical&gt;&lt;alt-periodical&gt;&lt;full-title&gt;Clin Med (Lond)&lt;/full-title&gt;&lt;abbr-1&gt;Clinical medicine (London, England)&lt;/abbr-1&gt;&lt;/alt-periodical&gt;&lt;pages&gt;581-583&lt;/pages&gt;&lt;volume&gt;17&lt;/volume&gt;&lt;number&gt;6&lt;/number&gt;&lt;edition&gt;2017/12/03&lt;/edition&gt;&lt;dates&gt;&lt;year&gt;2017&lt;/year&gt;&lt;pub-dates&gt;&lt;date&gt;Dec&lt;/date&gt;&lt;/pub-dates&gt;&lt;/dates&gt;&lt;isbn&gt;1470-2118&lt;/isbn&gt;&lt;accession-num&gt;29196364&lt;/accession-num&gt;&lt;urls&gt;&lt;/urls&gt;&lt;electronic-resource-num&gt;10.7861/clinmedicine.17-6-581&lt;/electronic-resource-num&gt;&lt;remote-database-provider&gt;NLM&lt;/remote-database-provider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6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FBA2840" w14:textId="7B9D0BC8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3 </w:t>
            </w:r>
          </w:p>
        </w:tc>
        <w:tc>
          <w:tcPr>
            <w:tcW w:w="810" w:type="dxa"/>
          </w:tcPr>
          <w:p w14:paraId="03A70F3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9 weeks</w:t>
            </w:r>
          </w:p>
        </w:tc>
        <w:tc>
          <w:tcPr>
            <w:tcW w:w="900" w:type="dxa"/>
          </w:tcPr>
          <w:p w14:paraId="3AFEB2E0" w14:textId="40BA7D38" w:rsidR="00743732" w:rsidRPr="007B0C2D" w:rsidRDefault="00743732" w:rsidP="001E59E7">
            <w:pP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IV </w:t>
            </w:r>
            <w:r w:rsidR="00BE0E93"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r</w:t>
            </w:r>
            <w:r w:rsidRPr="007B0C2D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tPA</w:t>
            </w:r>
          </w:p>
        </w:tc>
        <w:tc>
          <w:tcPr>
            <w:tcW w:w="1260" w:type="dxa"/>
          </w:tcPr>
          <w:p w14:paraId="582120AD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ight-sided hemiparesis, hemisensory loss,</w:t>
            </w:r>
          </w:p>
          <w:p w14:paraId="010BACA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dysarthria, homonymous hemianopia</w:t>
            </w:r>
          </w:p>
          <w:p w14:paraId="09EF7CDE" w14:textId="072DB8E5" w:rsidR="003F76A2" w:rsidRPr="007B0C2D" w:rsidRDefault="003F76A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</w:tc>
        <w:tc>
          <w:tcPr>
            <w:tcW w:w="1586" w:type="dxa"/>
          </w:tcPr>
          <w:p w14:paraId="4396195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x of 11 miscarriages</w:t>
            </w:r>
          </w:p>
          <w:p w14:paraId="4A925D2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3EB706D" w14:textId="77777777" w:rsidR="009E5FEC" w:rsidRPr="007B0C2D" w:rsidRDefault="009E5FE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ubstance use disorder</w:t>
            </w:r>
          </w:p>
          <w:p w14:paraId="6D4B53BB" w14:textId="77777777" w:rsidR="009E5FEC" w:rsidRPr="007B0C2D" w:rsidRDefault="009E5FE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70568CB2" w14:textId="7DD81CB9" w:rsidR="00BC60ED" w:rsidRPr="007B0C2D" w:rsidRDefault="009E5FEC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</w:t>
            </w:r>
            <w:r w:rsidR="00BC60ED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oker</w:t>
            </w:r>
          </w:p>
        </w:tc>
        <w:tc>
          <w:tcPr>
            <w:tcW w:w="2014" w:type="dxa"/>
          </w:tcPr>
          <w:p w14:paraId="4360790E" w14:textId="0ADBD9DF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Non-contrast CT-brain: no intracerebral haemorrhage or space occupying lesion </w:t>
            </w:r>
          </w:p>
          <w:p w14:paraId="4851D4CD" w14:textId="77777777" w:rsidR="003C1888" w:rsidRPr="007B0C2D" w:rsidRDefault="003C1888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710F99B" w14:textId="3EE73E6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epeat CT-brain post-thrombolysis demonstrated a</w:t>
            </w:r>
          </w:p>
          <w:p w14:paraId="1144A240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osterior cerebral infarct</w:t>
            </w:r>
          </w:p>
        </w:tc>
        <w:tc>
          <w:tcPr>
            <w:tcW w:w="1170" w:type="dxa"/>
          </w:tcPr>
          <w:p w14:paraId="11113D28" w14:textId="1518A507" w:rsidR="00743732" w:rsidRPr="007B0C2D" w:rsidRDefault="00AA64A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 then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long term clopidogrel</w:t>
            </w:r>
          </w:p>
        </w:tc>
        <w:tc>
          <w:tcPr>
            <w:tcW w:w="1350" w:type="dxa"/>
          </w:tcPr>
          <w:p w14:paraId="5D63DB15" w14:textId="34A9EBD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Trans-vaginal </w:t>
            </w:r>
            <w:r w:rsidR="00F515D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Ultrasound 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revealed a 9 </w:t>
            </w:r>
            <w:r w:rsidR="00C369B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week fetal pole with hemorrhage; no heart beat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900" w:type="dxa"/>
          </w:tcPr>
          <w:p w14:paraId="5AD88D45" w14:textId="44933453" w:rsidR="00743732" w:rsidRPr="007B0C2D" w:rsidRDefault="009943F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Dilation and curettage </w:t>
            </w:r>
          </w:p>
        </w:tc>
        <w:tc>
          <w:tcPr>
            <w:tcW w:w="1080" w:type="dxa"/>
          </w:tcPr>
          <w:p w14:paraId="40B0655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t discharge:</w:t>
            </w:r>
          </w:p>
          <w:p w14:paraId="4A2C62D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mild fine motor discoordination, </w:t>
            </w:r>
          </w:p>
          <w:p w14:paraId="23D8C0B4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mild dysarthria and right homonymous hemianopia </w:t>
            </w:r>
          </w:p>
        </w:tc>
        <w:tc>
          <w:tcPr>
            <w:tcW w:w="1080" w:type="dxa"/>
          </w:tcPr>
          <w:p w14:paraId="4D6570C3" w14:textId="069FC8A6" w:rsidR="00743732" w:rsidRPr="007B0C2D" w:rsidRDefault="00D02B5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irst trimester loss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</w:tr>
      <w:tr w:rsidR="009855C7" w:rsidRPr="007B0C2D" w14:paraId="4330713C" w14:textId="77777777" w:rsidTr="009D5A79">
        <w:tc>
          <w:tcPr>
            <w:tcW w:w="1316" w:type="dxa"/>
          </w:tcPr>
          <w:p w14:paraId="71C66F7E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lastRenderedPageBreak/>
              <w:t xml:space="preserve">Jiang, </w:t>
            </w:r>
          </w:p>
          <w:p w14:paraId="64B0167A" w14:textId="7F58489D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8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&lt;EndNote&gt;&lt;Cite&gt;&lt;Author&gt;Jiang&lt;/Author&gt;&lt;Year&gt;2018&lt;/Year&gt;&lt;RecNum&gt;740&lt;/RecNum&gt;&lt;DisplayText&gt;&lt;style face="superscript"&gt;17&lt;/style&gt;&lt;/DisplayText&gt;&lt;record&gt;&lt;rec-number&gt;740&lt;/rec-number&gt;&lt;foreign-keys&gt;&lt;key app="EN" db-id="w5aprfdapzpdzpe005vxsdzlpvs25rprz5e9" timestamp="1530635789"&gt;740&lt;/key&gt;&lt;/foreign-keys&gt;&lt;ref-type name="Journal Article"&gt;17&lt;/ref-type&gt;&lt;contributors&gt;&lt;authors&gt;&lt;author&gt;Jiang, Z.&lt;/author&gt;&lt;author&gt;Hu, Z.&lt;/author&gt;&lt;/authors&gt;&lt;/contributors&gt;&lt;auth-address&gt;Department of Neurology, the Second Xiangya Hospital, Central South University, Changsha, Hunan, China.&lt;/auth-address&gt;&lt;titles&gt;&lt;title&gt;Remote Intracerebral Hemorrhage Following Intravenous Thrombolysis in Pregnancy at 31 Weeks Gestation: A Case Report and Review of the Literature&lt;/title&gt;&lt;secondary-title&gt;Neurologist&lt;/secondary-title&gt;&lt;alt-title&gt;The neurologist&lt;/alt-title&gt;&lt;/titles&gt;&lt;periodical&gt;&lt;full-title&gt;Neurologist&lt;/full-title&gt;&lt;abbr-1&gt;The neurologist&lt;/abbr-1&gt;&lt;/periodical&gt;&lt;alt-periodical&gt;&lt;full-title&gt;Neurologist&lt;/full-title&gt;&lt;abbr-1&gt;The neurologist&lt;/abbr-1&gt;&lt;/alt-periodical&gt;&lt;pages&gt;19-22&lt;/pages&gt;&lt;volume&gt;23&lt;/volume&gt;&lt;number&gt;1&lt;/number&gt;&lt;edition&gt;2017/12/22&lt;/edition&gt;&lt;dates&gt;&lt;year&gt;2018&lt;/year&gt;&lt;pub-dates&gt;&lt;date&gt;Jan&lt;/date&gt;&lt;/pub-dates&gt;&lt;/dates&gt;&lt;isbn&gt;1074-7931&lt;/isbn&gt;&lt;accession-num&gt;29266040&lt;/accession-num&gt;&lt;urls&gt;&lt;/urls&gt;&lt;electronic-resource-num&gt;10.1097/nrl.0000000000000165&lt;/electronic-resource-num&gt;&lt;remote-database-provider&gt;NLM&lt;/remote-database-provider&gt;&lt;language&gt;eng&lt;/language&gt;&lt;/record&gt;&lt;/Cite&gt;&lt;/EndNote&gt;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7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525B4121" w14:textId="52D9DFE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26 </w:t>
            </w:r>
          </w:p>
        </w:tc>
        <w:tc>
          <w:tcPr>
            <w:tcW w:w="810" w:type="dxa"/>
          </w:tcPr>
          <w:p w14:paraId="11DE5DAB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1 weeks</w:t>
            </w:r>
          </w:p>
        </w:tc>
        <w:tc>
          <w:tcPr>
            <w:tcW w:w="900" w:type="dxa"/>
          </w:tcPr>
          <w:p w14:paraId="1ABC11F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3C09BD9E" w14:textId="675BC00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ight-sided hemiparesis</w:t>
            </w:r>
          </w:p>
          <w:p w14:paraId="5CBC3987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nd mild slurred speech</w:t>
            </w:r>
          </w:p>
          <w:p w14:paraId="7E25F276" w14:textId="77777777" w:rsidR="000914C2" w:rsidRPr="007B0C2D" w:rsidRDefault="000914C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3BF7D5CC" w14:textId="41E57C61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F651F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6</w:t>
            </w:r>
          </w:p>
        </w:tc>
        <w:tc>
          <w:tcPr>
            <w:tcW w:w="1586" w:type="dxa"/>
          </w:tcPr>
          <w:p w14:paraId="2DD1C036" w14:textId="2A6C24D0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Hx of rheumatic fever </w:t>
            </w:r>
          </w:p>
          <w:p w14:paraId="73198FB7" w14:textId="77777777" w:rsidR="000914C2" w:rsidRPr="007B0C2D" w:rsidRDefault="000914C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2B8B0E46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ystolic mitral murmur</w:t>
            </w:r>
          </w:p>
          <w:p w14:paraId="34DD434B" w14:textId="77777777" w:rsidR="00A55084" w:rsidRPr="007B0C2D" w:rsidRDefault="00A5508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2C7ADEF" w14:textId="1E07D32E" w:rsidR="00A55084" w:rsidRPr="007B0C2D" w:rsidRDefault="00A5508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itral regurgatation and prolapse on echocardiogram</w:t>
            </w:r>
          </w:p>
        </w:tc>
        <w:tc>
          <w:tcPr>
            <w:tcW w:w="2014" w:type="dxa"/>
          </w:tcPr>
          <w:p w14:paraId="4F6DCEE0" w14:textId="3EEFEA1C" w:rsidR="003B57DF" w:rsidRPr="007B0C2D" w:rsidRDefault="003B57D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CT: unremarkable clinical diagnosis of clinical stroke</w:t>
            </w:r>
          </w:p>
          <w:p w14:paraId="14F517D5" w14:textId="77777777" w:rsidR="003B57DF" w:rsidRPr="007B0C2D" w:rsidRDefault="003B57D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21688D42" w14:textId="610672C5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ost- thrombolysis CT: multifocal small intracerebral</w:t>
            </w:r>
          </w:p>
          <w:p w14:paraId="42FFD1E0" w14:textId="79D00BF9" w:rsidR="00743732" w:rsidRPr="007B0C2D" w:rsidRDefault="0068256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morrhages in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left cerebellar hemisphere and right temporal cortex</w:t>
            </w:r>
          </w:p>
          <w:p w14:paraId="3C72506B" w14:textId="77777777" w:rsidR="003B57DF" w:rsidRPr="007B0C2D" w:rsidRDefault="003B57DF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6B23615A" w14:textId="6C55A431" w:rsidR="00743732" w:rsidRPr="007B0C2D" w:rsidRDefault="00682564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RI: multiple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bilateral acute infarcts in the right caput nuclei caudati, left basal ganglia, and left corona radiata</w:t>
            </w:r>
          </w:p>
          <w:p w14:paraId="667C2569" w14:textId="413E5F9D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corresponding to multiple cardioembolism. </w:t>
            </w:r>
          </w:p>
        </w:tc>
        <w:tc>
          <w:tcPr>
            <w:tcW w:w="1170" w:type="dxa"/>
          </w:tcPr>
          <w:p w14:paraId="43B417C5" w14:textId="4B4F0855" w:rsidR="00743732" w:rsidRPr="007B0C2D" w:rsidRDefault="00B81FA6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LMWH then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long-term warfarin</w:t>
            </w:r>
            <w:r w:rsidR="00682564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therapy</w:t>
            </w:r>
          </w:p>
        </w:tc>
        <w:tc>
          <w:tcPr>
            <w:tcW w:w="1350" w:type="dxa"/>
          </w:tcPr>
          <w:p w14:paraId="6F00A63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06F6BC3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42A06C04" w14:textId="1776A91A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Fully independent</w:t>
            </w:r>
            <w:r w:rsidR="007F31A9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, with no deficits</w:t>
            </w:r>
          </w:p>
        </w:tc>
        <w:tc>
          <w:tcPr>
            <w:tcW w:w="1080" w:type="dxa"/>
          </w:tcPr>
          <w:p w14:paraId="1F5CB8F6" w14:textId="5DBDC931" w:rsidR="00743732" w:rsidRPr="007B0C2D" w:rsidRDefault="00FC3BD3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y term</w:t>
            </w:r>
          </w:p>
        </w:tc>
      </w:tr>
      <w:tr w:rsidR="009855C7" w:rsidRPr="007B0C2D" w14:paraId="6C02E9B4" w14:textId="77777777" w:rsidTr="009D5A79">
        <w:trPr>
          <w:trHeight w:val="143"/>
        </w:trPr>
        <w:tc>
          <w:tcPr>
            <w:tcW w:w="1316" w:type="dxa"/>
          </w:tcPr>
          <w:p w14:paraId="3474E9A8" w14:textId="77777777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Landais, </w:t>
            </w:r>
          </w:p>
          <w:p w14:paraId="0434AA3A" w14:textId="2CDBB930" w:rsidR="00743732" w:rsidRPr="00FE416B" w:rsidRDefault="00743732" w:rsidP="001E59E7">
            <w:pPr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pPr>
            <w:r w:rsidRPr="00FE416B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>2018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t xml:space="preserve"> 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MYW5kYWlzPC9BdXRob3I+PFllYXI+MjAxODwvWWVhcj48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begin">
                <w:fldData xml:space="preserve">PEVuZE5vdGU+PENpdGU+PEF1dGhvcj5MYW5kYWlzPC9BdXRob3I+PFllYXI+MjAxODwvWWVhcj48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</w:fldData>
              </w:fldCha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instrText xml:space="preserve"> ADDIN EN.CITE.DATA </w:instrTex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separate"/>
            </w:r>
            <w:r w:rsidR="00AD498C" w:rsidRPr="00AD498C">
              <w:rPr>
                <w:rFonts w:ascii="Times New Roman" w:hAnsi="Times New Roman" w:cs="Times New Roman"/>
                <w:b/>
                <w:noProof/>
                <w:sz w:val="18"/>
                <w:szCs w:val="18"/>
                <w:vertAlign w:val="superscript"/>
              </w:rPr>
              <w:t>18</w:t>
            </w:r>
            <w:r w:rsidR="00AD498C">
              <w:rPr>
                <w:rFonts w:ascii="Times New Roman" w:hAnsi="Times New Roman" w:cs="Times New Roman"/>
                <w:b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754" w:type="dxa"/>
          </w:tcPr>
          <w:p w14:paraId="73731E87" w14:textId="0B6EAE0E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32 </w:t>
            </w:r>
          </w:p>
        </w:tc>
        <w:tc>
          <w:tcPr>
            <w:tcW w:w="810" w:type="dxa"/>
          </w:tcPr>
          <w:p w14:paraId="2267085F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13 weeks</w:t>
            </w:r>
          </w:p>
        </w:tc>
        <w:tc>
          <w:tcPr>
            <w:tcW w:w="900" w:type="dxa"/>
          </w:tcPr>
          <w:p w14:paraId="65B8EA91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b/>
                <w:sz w:val="16"/>
                <w:szCs w:val="16"/>
              </w:rPr>
              <w:t>IV rt-PA</w:t>
            </w:r>
          </w:p>
        </w:tc>
        <w:tc>
          <w:tcPr>
            <w:tcW w:w="1260" w:type="dxa"/>
          </w:tcPr>
          <w:p w14:paraId="020BB683" w14:textId="24F9FBC0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phasia without motor deficit</w:t>
            </w:r>
          </w:p>
          <w:p w14:paraId="28EB353C" w14:textId="77777777" w:rsidR="000914C2" w:rsidRPr="007B0C2D" w:rsidRDefault="000914C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16658068" w14:textId="31BFCBD4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IHSS</w:t>
            </w:r>
            <w:r w:rsidR="00F651F7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3</w:t>
            </w:r>
          </w:p>
          <w:p w14:paraId="4EFBCDD4" w14:textId="17A9F9BD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BP: 132/85 </w:t>
            </w:r>
          </w:p>
        </w:tc>
        <w:tc>
          <w:tcPr>
            <w:tcW w:w="1586" w:type="dxa"/>
          </w:tcPr>
          <w:p w14:paraId="4A9497CA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x of frequent palpitations</w:t>
            </w:r>
          </w:p>
          <w:p w14:paraId="4B990D37" w14:textId="77777777" w:rsidR="00C85A5E" w:rsidRPr="007B0C2D" w:rsidRDefault="00C85A5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2D1429C4" w14:textId="5B538EBD" w:rsidR="00C85A5E" w:rsidRPr="007B0C2D" w:rsidRDefault="00C85A5E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sumed cardioembolic origin of stroke</w:t>
            </w:r>
          </w:p>
        </w:tc>
        <w:tc>
          <w:tcPr>
            <w:tcW w:w="2014" w:type="dxa"/>
          </w:tcPr>
          <w:p w14:paraId="7992FF52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MRI diffusion weighted</w:t>
            </w:r>
          </w:p>
          <w:p w14:paraId="6BF4AB56" w14:textId="18C5E0C1" w:rsidR="00743732" w:rsidRPr="007B0C2D" w:rsidRDefault="00E75D3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equences: increased signal in the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superficial territory of the left MCA</w:t>
            </w:r>
          </w:p>
          <w:p w14:paraId="670F457D" w14:textId="77777777" w:rsidR="00E75D39" w:rsidRPr="007B0C2D" w:rsidRDefault="00E75D39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</w:p>
          <w:p w14:paraId="43CD558A" w14:textId="7B17C42A" w:rsidR="00743732" w:rsidRPr="007B0C2D" w:rsidRDefault="007C553D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P</w:t>
            </w:r>
            <w:r w:rsidR="00743732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rior stroke in the right MCA</w:t>
            </w:r>
          </w:p>
        </w:tc>
        <w:tc>
          <w:tcPr>
            <w:tcW w:w="1170" w:type="dxa"/>
          </w:tcPr>
          <w:p w14:paraId="30A1FBC6" w14:textId="7B3F4334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Aspirin later switched to</w:t>
            </w:r>
            <w:r w:rsidR="003D0DDC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LMWH before delivery; then</w:t>
            </w: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 Coumadin postpartum</w:t>
            </w:r>
          </w:p>
        </w:tc>
        <w:tc>
          <w:tcPr>
            <w:tcW w:w="1350" w:type="dxa"/>
          </w:tcPr>
          <w:p w14:paraId="5144B73E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None</w:t>
            </w:r>
          </w:p>
        </w:tc>
        <w:tc>
          <w:tcPr>
            <w:tcW w:w="900" w:type="dxa"/>
          </w:tcPr>
          <w:p w14:paraId="543696F8" w14:textId="77777777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VD</w:t>
            </w:r>
          </w:p>
        </w:tc>
        <w:tc>
          <w:tcPr>
            <w:tcW w:w="1080" w:type="dxa"/>
          </w:tcPr>
          <w:p w14:paraId="4D4A92F1" w14:textId="222FA31C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Full recovery </w:t>
            </w:r>
            <w:r w:rsidR="0099119B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with only slight aphasia</w:t>
            </w:r>
          </w:p>
        </w:tc>
        <w:tc>
          <w:tcPr>
            <w:tcW w:w="1080" w:type="dxa"/>
          </w:tcPr>
          <w:p w14:paraId="40F40224" w14:textId="4803AA26" w:rsidR="00743732" w:rsidRPr="007B0C2D" w:rsidRDefault="00743732" w:rsidP="001E59E7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Health</w:t>
            </w:r>
            <w:r w:rsidR="00FC3BD3" w:rsidRPr="007B0C2D">
              <w:rPr>
                <w:rFonts w:ascii="Times New Roman" w:hAnsi="Times New Roman" w:cs="Times New Roman"/>
                <w:noProof/>
                <w:sz w:val="16"/>
                <w:szCs w:val="16"/>
              </w:rPr>
              <w:t>y term</w:t>
            </w:r>
          </w:p>
        </w:tc>
      </w:tr>
    </w:tbl>
    <w:p w14:paraId="74AFCE3C" w14:textId="17800B28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06BC31E2" w14:textId="30181778" w:rsidR="00472C75" w:rsidRPr="007B0C2D" w:rsidRDefault="000C03EE" w:rsidP="00472C75">
      <w:pPr>
        <w:rPr>
          <w:rFonts w:ascii="Times New Roman" w:hAnsi="Times New Roman" w:cs="Times New Roman"/>
          <w:sz w:val="16"/>
          <w:szCs w:val="16"/>
        </w:rPr>
      </w:pPr>
      <w:bookmarkStart w:id="0" w:name="_Hlk522109407"/>
      <w:r w:rsidRPr="007B0C2D">
        <w:rPr>
          <w:rFonts w:ascii="Times New Roman" w:hAnsi="Times New Roman" w:cs="Times New Roman"/>
          <w:sz w:val="16"/>
          <w:szCs w:val="16"/>
        </w:rPr>
        <w:t xml:space="preserve">AVM= </w:t>
      </w:r>
      <w:r w:rsidR="008B593D" w:rsidRPr="007B0C2D">
        <w:rPr>
          <w:rFonts w:ascii="Times New Roman" w:hAnsi="Times New Roman" w:cs="Times New Roman"/>
          <w:sz w:val="16"/>
          <w:szCs w:val="16"/>
        </w:rPr>
        <w:t xml:space="preserve">arteriovenous malformation; BMI= body mass index; </w:t>
      </w:r>
      <w:bookmarkStart w:id="1" w:name="_Hlk522109717"/>
      <w:r w:rsidR="00701372" w:rsidRPr="007B0C2D">
        <w:rPr>
          <w:rFonts w:ascii="Times New Roman" w:hAnsi="Times New Roman" w:cs="Times New Roman"/>
          <w:sz w:val="16"/>
          <w:szCs w:val="16"/>
        </w:rPr>
        <w:t>BP=blood pressure</w:t>
      </w:r>
      <w:bookmarkEnd w:id="1"/>
      <w:r w:rsidR="00701372" w:rsidRPr="007B0C2D">
        <w:rPr>
          <w:rFonts w:ascii="Times New Roman" w:hAnsi="Times New Roman" w:cs="Times New Roman"/>
          <w:sz w:val="16"/>
          <w:szCs w:val="16"/>
        </w:rPr>
        <w:t xml:space="preserve">; CD=cesarean delivery; </w:t>
      </w:r>
      <w:r w:rsidR="001E59E7" w:rsidRPr="007B0C2D">
        <w:rPr>
          <w:rFonts w:ascii="Times New Roman" w:hAnsi="Times New Roman" w:cs="Times New Roman"/>
          <w:sz w:val="16"/>
          <w:szCs w:val="16"/>
        </w:rPr>
        <w:t>CT</w:t>
      </w:r>
      <w:r w:rsidR="00CD7808" w:rsidRPr="007B0C2D">
        <w:rPr>
          <w:rFonts w:ascii="Times New Roman" w:hAnsi="Times New Roman" w:cs="Times New Roman"/>
          <w:sz w:val="16"/>
          <w:szCs w:val="16"/>
        </w:rPr>
        <w:t>/CTA</w:t>
      </w:r>
      <w:r w:rsidR="001E59E7" w:rsidRPr="007B0C2D">
        <w:rPr>
          <w:rFonts w:ascii="Times New Roman" w:hAnsi="Times New Roman" w:cs="Times New Roman"/>
          <w:sz w:val="16"/>
          <w:szCs w:val="16"/>
        </w:rPr>
        <w:t>= computed tomography</w:t>
      </w:r>
      <w:r w:rsidRPr="007B0C2D">
        <w:rPr>
          <w:rFonts w:ascii="Times New Roman" w:hAnsi="Times New Roman" w:cs="Times New Roman"/>
          <w:sz w:val="16"/>
          <w:szCs w:val="16"/>
        </w:rPr>
        <w:t>/computed tomography angiography</w:t>
      </w:r>
      <w:r w:rsidR="001E59E7" w:rsidRPr="007B0C2D">
        <w:rPr>
          <w:rFonts w:ascii="Times New Roman" w:hAnsi="Times New Roman" w:cs="Times New Roman"/>
          <w:sz w:val="16"/>
          <w:szCs w:val="16"/>
        </w:rPr>
        <w:t xml:space="preserve">; </w:t>
      </w:r>
      <w:r w:rsidR="008B593D" w:rsidRPr="007B0C2D">
        <w:rPr>
          <w:rFonts w:ascii="Times New Roman" w:hAnsi="Times New Roman" w:cs="Times New Roman"/>
          <w:sz w:val="16"/>
          <w:szCs w:val="16"/>
        </w:rPr>
        <w:t xml:space="preserve">DVT= deep vein thrombosis; </w:t>
      </w:r>
      <w:r w:rsidR="00701372" w:rsidRPr="007B0C2D">
        <w:rPr>
          <w:rFonts w:ascii="Times New Roman" w:hAnsi="Times New Roman" w:cs="Times New Roman"/>
          <w:sz w:val="16"/>
          <w:szCs w:val="16"/>
        </w:rPr>
        <w:t xml:space="preserve">Hx=history; </w:t>
      </w:r>
      <w:r w:rsidR="008B593D" w:rsidRPr="007B0C2D">
        <w:rPr>
          <w:rFonts w:ascii="Times New Roman" w:hAnsi="Times New Roman" w:cs="Times New Roman"/>
          <w:sz w:val="16"/>
          <w:szCs w:val="16"/>
        </w:rPr>
        <w:t xml:space="preserve">IA= intra-arterial; </w:t>
      </w:r>
      <w:r w:rsidR="00472C75" w:rsidRPr="007B0C2D">
        <w:rPr>
          <w:rFonts w:ascii="Times New Roman" w:hAnsi="Times New Roman" w:cs="Times New Roman"/>
          <w:sz w:val="16"/>
          <w:szCs w:val="16"/>
        </w:rPr>
        <w:t>IV rt-PA</w:t>
      </w:r>
      <w:r w:rsidR="00701372" w:rsidRPr="007B0C2D">
        <w:rPr>
          <w:rFonts w:ascii="Times New Roman" w:hAnsi="Times New Roman" w:cs="Times New Roman"/>
          <w:sz w:val="16"/>
          <w:szCs w:val="16"/>
        </w:rPr>
        <w:t xml:space="preserve">=intravenous recombinant tissue plasminogen activator; </w:t>
      </w:r>
      <w:r w:rsidR="008B593D" w:rsidRPr="007B0C2D">
        <w:rPr>
          <w:rFonts w:ascii="Times New Roman" w:hAnsi="Times New Roman" w:cs="Times New Roman"/>
          <w:sz w:val="16"/>
          <w:szCs w:val="16"/>
        </w:rPr>
        <w:t xml:space="preserve">IV= intravenous; </w:t>
      </w:r>
      <w:r w:rsidR="008808EC" w:rsidRPr="007B0C2D">
        <w:rPr>
          <w:rFonts w:ascii="Times New Roman" w:hAnsi="Times New Roman" w:cs="Times New Roman"/>
          <w:sz w:val="16"/>
          <w:szCs w:val="16"/>
        </w:rPr>
        <w:t xml:space="preserve">LMWH= low molecular weight heparin; </w:t>
      </w:r>
      <w:r w:rsidR="00701372" w:rsidRPr="007B0C2D">
        <w:rPr>
          <w:rFonts w:ascii="Times New Roman" w:hAnsi="Times New Roman" w:cs="Times New Roman"/>
          <w:sz w:val="16"/>
          <w:szCs w:val="16"/>
        </w:rPr>
        <w:t>MCA= middle cerebral artery; MRI</w:t>
      </w:r>
      <w:r w:rsidRPr="007B0C2D">
        <w:rPr>
          <w:rFonts w:ascii="Times New Roman" w:hAnsi="Times New Roman" w:cs="Times New Roman"/>
          <w:sz w:val="16"/>
          <w:szCs w:val="16"/>
        </w:rPr>
        <w:t>/MRA</w:t>
      </w:r>
      <w:r w:rsidR="00701372" w:rsidRPr="007B0C2D">
        <w:rPr>
          <w:rFonts w:ascii="Times New Roman" w:hAnsi="Times New Roman" w:cs="Times New Roman"/>
          <w:sz w:val="16"/>
          <w:szCs w:val="16"/>
        </w:rPr>
        <w:t>= magnetic resonance imaging</w:t>
      </w:r>
      <w:r w:rsidRPr="007B0C2D">
        <w:rPr>
          <w:rFonts w:ascii="Times New Roman" w:hAnsi="Times New Roman" w:cs="Times New Roman"/>
          <w:sz w:val="16"/>
          <w:szCs w:val="16"/>
        </w:rPr>
        <w:t>/magnetic resonance angiography</w:t>
      </w:r>
      <w:r w:rsidR="00701372" w:rsidRPr="007B0C2D">
        <w:rPr>
          <w:rFonts w:ascii="Times New Roman" w:hAnsi="Times New Roman" w:cs="Times New Roman"/>
          <w:sz w:val="16"/>
          <w:szCs w:val="16"/>
        </w:rPr>
        <w:t xml:space="preserve">; </w:t>
      </w:r>
      <w:r w:rsidR="0022282D" w:rsidRPr="007B0C2D">
        <w:rPr>
          <w:rFonts w:ascii="Times New Roman" w:hAnsi="Times New Roman" w:cs="Times New Roman"/>
          <w:sz w:val="16"/>
          <w:szCs w:val="16"/>
        </w:rPr>
        <w:t xml:space="preserve">N/A= not available; </w:t>
      </w:r>
      <w:r w:rsidR="00F94410" w:rsidRPr="007B0C2D">
        <w:rPr>
          <w:rFonts w:ascii="Times New Roman" w:hAnsi="Times New Roman" w:cs="Times New Roman"/>
          <w:sz w:val="16"/>
          <w:szCs w:val="16"/>
        </w:rPr>
        <w:t xml:space="preserve">NIHSS= </w:t>
      </w:r>
      <w:r w:rsidR="00520345" w:rsidRPr="007B0C2D">
        <w:rPr>
          <w:rFonts w:ascii="Times New Roman" w:hAnsi="Times New Roman" w:cs="Times New Roman"/>
          <w:sz w:val="16"/>
          <w:szCs w:val="16"/>
        </w:rPr>
        <w:t xml:space="preserve">National Institutes of Health Stroke Scale; </w:t>
      </w:r>
      <w:r w:rsidR="008B593D" w:rsidRPr="007B0C2D">
        <w:rPr>
          <w:rFonts w:ascii="Times New Roman" w:hAnsi="Times New Roman" w:cs="Times New Roman"/>
          <w:sz w:val="16"/>
          <w:szCs w:val="16"/>
        </w:rPr>
        <w:t xml:space="preserve">PFO= Patent foramen ovale; </w:t>
      </w:r>
      <w:r w:rsidR="00701372" w:rsidRPr="007B0C2D">
        <w:rPr>
          <w:rFonts w:ascii="Times New Roman" w:hAnsi="Times New Roman" w:cs="Times New Roman"/>
          <w:sz w:val="16"/>
          <w:szCs w:val="16"/>
        </w:rPr>
        <w:t>SQ= subcutaneous; VD= vaginal delivery</w:t>
      </w:r>
    </w:p>
    <w:bookmarkEnd w:id="0"/>
    <w:p w14:paraId="51C88B24" w14:textId="77777777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222C7A1F" w14:textId="77777777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352D7EB4" w14:textId="77777777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389AB541" w14:textId="7DD22E2E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0342A7E1" w14:textId="2F2F1E4F" w:rsidR="00DD4634" w:rsidRPr="007B0C2D" w:rsidRDefault="00DD4634">
      <w:pPr>
        <w:rPr>
          <w:rFonts w:ascii="Times New Roman" w:hAnsi="Times New Roman" w:cs="Times New Roman"/>
          <w:sz w:val="16"/>
          <w:szCs w:val="16"/>
        </w:rPr>
      </w:pPr>
    </w:p>
    <w:p w14:paraId="3DAA7FB0" w14:textId="77777777" w:rsidR="00DD4634" w:rsidRPr="007B0C2D" w:rsidRDefault="00DD4634">
      <w:pPr>
        <w:rPr>
          <w:rFonts w:ascii="Times New Roman" w:hAnsi="Times New Roman" w:cs="Times New Roman"/>
          <w:sz w:val="16"/>
          <w:szCs w:val="16"/>
        </w:rPr>
      </w:pPr>
    </w:p>
    <w:p w14:paraId="02153D76" w14:textId="5F1B8B67" w:rsidR="004F326E" w:rsidRPr="007B0C2D" w:rsidRDefault="004F326E">
      <w:pPr>
        <w:rPr>
          <w:rFonts w:ascii="Times New Roman" w:hAnsi="Times New Roman" w:cs="Times New Roman"/>
          <w:sz w:val="16"/>
          <w:szCs w:val="16"/>
        </w:rPr>
      </w:pPr>
    </w:p>
    <w:p w14:paraId="3EBFDDFD" w14:textId="61B3F824" w:rsidR="00F55F47" w:rsidRPr="007B0C2D" w:rsidRDefault="00F55F47">
      <w:pPr>
        <w:rPr>
          <w:rFonts w:ascii="Times New Roman" w:hAnsi="Times New Roman" w:cs="Times New Roman"/>
          <w:sz w:val="16"/>
          <w:szCs w:val="16"/>
        </w:rPr>
      </w:pPr>
    </w:p>
    <w:p w14:paraId="504376FC" w14:textId="38E34F6F" w:rsidR="00F55F47" w:rsidRDefault="00F55F47">
      <w:pPr>
        <w:rPr>
          <w:rFonts w:ascii="Times New Roman" w:hAnsi="Times New Roman" w:cs="Times New Roman"/>
          <w:sz w:val="16"/>
          <w:szCs w:val="16"/>
        </w:rPr>
      </w:pPr>
    </w:p>
    <w:p w14:paraId="326E84A8" w14:textId="1B187F8F" w:rsidR="00883C41" w:rsidRPr="00AF071F" w:rsidRDefault="00293BC9" w:rsidP="001D2458">
      <w:pPr>
        <w:rPr>
          <w:rFonts w:ascii="Times New Roman" w:hAnsi="Times New Roman" w:cs="Times New Roman"/>
          <w:sz w:val="18"/>
          <w:szCs w:val="16"/>
        </w:rPr>
      </w:pPr>
      <w:r>
        <w:rPr>
          <w:rFonts w:ascii="Times New Roman" w:hAnsi="Times New Roman" w:cs="Times New Roman"/>
          <w:sz w:val="20"/>
          <w:szCs w:val="16"/>
        </w:rPr>
        <w:lastRenderedPageBreak/>
        <w:t xml:space="preserve">Supplemental </w:t>
      </w:r>
      <w:bookmarkStart w:id="2" w:name="_GoBack"/>
      <w:bookmarkEnd w:id="2"/>
      <w:r w:rsidR="000C388E" w:rsidRPr="00AF071F">
        <w:rPr>
          <w:rFonts w:ascii="Times New Roman" w:hAnsi="Times New Roman" w:cs="Times New Roman"/>
          <w:sz w:val="20"/>
          <w:szCs w:val="16"/>
        </w:rPr>
        <w:t>Table</w:t>
      </w:r>
      <w:r w:rsidR="00F101D6">
        <w:rPr>
          <w:rFonts w:ascii="Times New Roman" w:hAnsi="Times New Roman" w:cs="Times New Roman"/>
          <w:sz w:val="20"/>
          <w:szCs w:val="16"/>
        </w:rPr>
        <w:t xml:space="preserve"> 2</w:t>
      </w:r>
      <w:r w:rsidR="000C388E" w:rsidRPr="00AF071F">
        <w:rPr>
          <w:rFonts w:ascii="Times New Roman" w:hAnsi="Times New Roman" w:cs="Times New Roman"/>
          <w:sz w:val="20"/>
          <w:szCs w:val="16"/>
        </w:rPr>
        <w:t>:</w:t>
      </w:r>
      <w:r w:rsidR="00371DFC" w:rsidRPr="00AF071F">
        <w:rPr>
          <w:rFonts w:ascii="Times New Roman" w:hAnsi="Times New Roman" w:cs="Times New Roman"/>
          <w:sz w:val="20"/>
          <w:szCs w:val="16"/>
        </w:rPr>
        <w:t xml:space="preserve"> </w:t>
      </w:r>
      <w:r w:rsidR="001D2458" w:rsidRPr="00AF071F">
        <w:rPr>
          <w:rFonts w:ascii="Times New Roman" w:hAnsi="Times New Roman" w:cs="Times New Roman"/>
          <w:sz w:val="20"/>
          <w:szCs w:val="16"/>
        </w:rPr>
        <w:t xml:space="preserve">Case Reports of </w:t>
      </w:r>
      <w:r w:rsidR="00883C41" w:rsidRPr="00AF071F">
        <w:rPr>
          <w:rFonts w:ascii="Times New Roman" w:hAnsi="Times New Roman" w:cs="Times New Roman"/>
          <w:sz w:val="20"/>
          <w:szCs w:val="16"/>
        </w:rPr>
        <w:t xml:space="preserve">Thrombectomy </w:t>
      </w:r>
      <w:r w:rsidR="001D2458" w:rsidRPr="00AF071F">
        <w:rPr>
          <w:rFonts w:ascii="Times New Roman" w:hAnsi="Times New Roman" w:cs="Times New Roman"/>
          <w:sz w:val="20"/>
          <w:szCs w:val="16"/>
        </w:rPr>
        <w:t xml:space="preserve">for </w:t>
      </w:r>
      <w:r w:rsidR="00883C41" w:rsidRPr="00AF071F">
        <w:rPr>
          <w:rFonts w:ascii="Times New Roman" w:hAnsi="Times New Roman" w:cs="Times New Roman"/>
          <w:sz w:val="20"/>
          <w:szCs w:val="16"/>
        </w:rPr>
        <w:t>Pregnant Women</w:t>
      </w:r>
      <w:r w:rsidR="001D2458" w:rsidRPr="00AF071F">
        <w:rPr>
          <w:rFonts w:ascii="Times New Roman" w:hAnsi="Times New Roman" w:cs="Times New Roman"/>
          <w:sz w:val="20"/>
          <w:szCs w:val="16"/>
        </w:rPr>
        <w:t xml:space="preserve"> with Acute Ischemic Stroke</w:t>
      </w:r>
      <w:r w:rsidR="00883C41" w:rsidRPr="00AF071F">
        <w:rPr>
          <w:rFonts w:ascii="Times New Roman" w:hAnsi="Times New Roman" w:cs="Times New Roman"/>
          <w:sz w:val="20"/>
          <w:szCs w:val="16"/>
        </w:rPr>
        <w:br/>
      </w:r>
    </w:p>
    <w:tbl>
      <w:tblPr>
        <w:tblStyle w:val="TableGrid"/>
        <w:tblW w:w="13225" w:type="dxa"/>
        <w:tblLayout w:type="fixed"/>
        <w:tblLook w:val="04A0" w:firstRow="1" w:lastRow="0" w:firstColumn="1" w:lastColumn="0" w:noHBand="0" w:noVBand="1"/>
      </w:tblPr>
      <w:tblGrid>
        <w:gridCol w:w="895"/>
        <w:gridCol w:w="720"/>
        <w:gridCol w:w="1080"/>
        <w:gridCol w:w="1170"/>
        <w:gridCol w:w="1620"/>
        <w:gridCol w:w="1890"/>
        <w:gridCol w:w="1710"/>
        <w:gridCol w:w="1170"/>
        <w:gridCol w:w="1440"/>
        <w:gridCol w:w="1530"/>
      </w:tblGrid>
      <w:tr w:rsidR="00AF071F" w:rsidRPr="007B0C2D" w14:paraId="054D2DF2" w14:textId="77777777" w:rsidTr="008D694B">
        <w:trPr>
          <w:trHeight w:val="912"/>
          <w:tblHeader/>
        </w:trPr>
        <w:tc>
          <w:tcPr>
            <w:tcW w:w="895" w:type="dxa"/>
          </w:tcPr>
          <w:p w14:paraId="54E3F6E6" w14:textId="02442B2B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Author</w:t>
            </w:r>
            <w:r w:rsidR="00F55F47"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,</w:t>
            </w: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 Year </w:t>
            </w:r>
          </w:p>
        </w:tc>
        <w:tc>
          <w:tcPr>
            <w:tcW w:w="720" w:type="dxa"/>
          </w:tcPr>
          <w:p w14:paraId="4883B58A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6"/>
                <w:szCs w:val="16"/>
              </w:rPr>
              <w:t>Age</w:t>
            </w:r>
          </w:p>
          <w:p w14:paraId="7FD83CC1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(years) </w:t>
            </w:r>
          </w:p>
        </w:tc>
        <w:tc>
          <w:tcPr>
            <w:tcW w:w="1080" w:type="dxa"/>
          </w:tcPr>
          <w:p w14:paraId="259FBF36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6"/>
                <w:szCs w:val="16"/>
              </w:rPr>
              <w:t>Gestational</w:t>
            </w:r>
          </w:p>
          <w:p w14:paraId="7C774145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6"/>
                <w:szCs w:val="16"/>
              </w:rPr>
              <w:t>Age</w:t>
            </w:r>
          </w:p>
        </w:tc>
        <w:tc>
          <w:tcPr>
            <w:tcW w:w="1170" w:type="dxa"/>
          </w:tcPr>
          <w:p w14:paraId="060FFF49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Symptoms</w:t>
            </w:r>
          </w:p>
        </w:tc>
        <w:tc>
          <w:tcPr>
            <w:tcW w:w="1620" w:type="dxa"/>
          </w:tcPr>
          <w:p w14:paraId="2EC159E1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Associated Comorbidities</w:t>
            </w:r>
          </w:p>
        </w:tc>
        <w:tc>
          <w:tcPr>
            <w:tcW w:w="1890" w:type="dxa"/>
          </w:tcPr>
          <w:p w14:paraId="4AA1D5B8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Imaging </w:t>
            </w:r>
          </w:p>
        </w:tc>
        <w:tc>
          <w:tcPr>
            <w:tcW w:w="1710" w:type="dxa"/>
          </w:tcPr>
          <w:p w14:paraId="3D90CA89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Anti-coagulation</w:t>
            </w:r>
          </w:p>
        </w:tc>
        <w:tc>
          <w:tcPr>
            <w:tcW w:w="1170" w:type="dxa"/>
          </w:tcPr>
          <w:p w14:paraId="76B6C9AD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Mode of Delivery </w:t>
            </w:r>
          </w:p>
        </w:tc>
        <w:tc>
          <w:tcPr>
            <w:tcW w:w="1440" w:type="dxa"/>
          </w:tcPr>
          <w:p w14:paraId="5D63DEDE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Maternal Outcome </w:t>
            </w:r>
          </w:p>
        </w:tc>
        <w:tc>
          <w:tcPr>
            <w:tcW w:w="1530" w:type="dxa"/>
          </w:tcPr>
          <w:p w14:paraId="5B69CF93" w14:textId="7777777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Fetal Outcome</w:t>
            </w:r>
          </w:p>
        </w:tc>
      </w:tr>
      <w:tr w:rsidR="00AF071F" w:rsidRPr="007B0C2D" w14:paraId="438ED98A" w14:textId="77777777" w:rsidTr="008D694B">
        <w:trPr>
          <w:trHeight w:val="444"/>
        </w:trPr>
        <w:tc>
          <w:tcPr>
            <w:tcW w:w="895" w:type="dxa"/>
          </w:tcPr>
          <w:p w14:paraId="7CE853D5" w14:textId="2DA5A817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Aaron, 2016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 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begin"/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instrText xml:space="preserve"> ADDIN EN.CITE &lt;EndNote&gt;&lt;Cite&gt;&lt;Author&gt;Aaron&lt;/Author&gt;&lt;Year&gt;2016&lt;/Year&gt;&lt;RecNum&gt;660&lt;/RecNum&gt;&lt;DisplayText&gt;&lt;style face="superscript"&gt;19&lt;/style&gt;&lt;/DisplayText&gt;&lt;record&gt;&lt;rec-number&gt;660&lt;/rec-number&gt;&lt;foreign-keys&gt;&lt;key app="EN" db-id="w5aprfdapzpdzpe005vxsdzlpvs25rprz5e9" timestamp="1497993186"&gt;660&lt;/key&gt;&lt;/foreign-keys&gt;&lt;ref-type name="Journal Article"&gt;17&lt;/ref-type&gt;&lt;contributors&gt;&lt;authors&gt;&lt;author&gt;Aaron, Sanjith&lt;/author&gt;&lt;author&gt;Shyamkumar, N. K.&lt;/author&gt;&lt;author&gt;Alexander, Sunithi&lt;/author&gt;&lt;author&gt;Babu, P. Suresh&lt;/author&gt;&lt;author&gt;Prabhakar, A. T.&lt;/author&gt;&lt;author&gt;Moses, Vinu&lt;/author&gt;&lt;author&gt;Murthy, T. V.&lt;/author&gt;&lt;author&gt;Alexander, Mathew&lt;/author&gt;&lt;/authors&gt;&lt;/contributors&gt;&lt;titles&gt;&lt;title&gt;Mechanical thrombectomy for acute ischemic stroke in pregnancy using the penumbra system&lt;/title&gt;&lt;secondary-title&gt;Annals of Indian Academy of Neurology&lt;/secondary-title&gt;&lt;/titles&gt;&lt;periodical&gt;&lt;full-title&gt;Annals of Indian Academy of Neurology&lt;/full-title&gt;&lt;/periodical&gt;&lt;pages&gt;261-263&lt;/pages&gt;&lt;volume&gt;19&lt;/volume&gt;&lt;number&gt;2&lt;/number&gt;&lt;dates&gt;&lt;year&gt;2016&lt;/year&gt;&lt;pub-dates&gt;&lt;date&gt;Apr-Jun&amp;#xD;01/31/received&amp;#xD;04/13/revised&amp;#xD;05/29/accepted&lt;/date&gt;&lt;/pub-dates&gt;&lt;/dates&gt;&lt;pub-location&gt;India&lt;/pub-location&gt;&lt;publisher&gt;Medknow Publications &amp;amp; Media Pvt Ltd&lt;/publisher&gt;&lt;isbn&gt;0972-2327&amp;#xD;1998-3549&lt;/isbn&gt;&lt;accession-num&gt;PMC4888695&lt;/accession-num&gt;&lt;urls&gt;&lt;related-urls&gt;&lt;url&gt;&lt;style face="underline" font="default" size="100%"&gt;http://www.ncbi.nlm.nih.gov/pmc/articles/PMC4888695/&lt;/style&gt;&lt;/url&gt;&lt;url&gt;&lt;style face="underline" font="default" size="100%"&gt;http://www.annalsofian.org/article.asp?issn=0972-2327;year=2016;volume=19;issue=2;spage=261;epage=263;aulast=Aaron&lt;/style&gt;&lt;/url&gt;&lt;/related-urls&gt;&lt;/urls&gt;&lt;electronic-resource-num&gt;10.4103/0972-2327.173302&lt;/electronic-resource-num&gt;&lt;remote-database-name&gt;PMC&lt;/remote-database-name&gt;&lt;/record&gt;&lt;/Cite&gt;&lt;/EndNote&gt;</w:instrTex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separate"/>
            </w:r>
            <w:r w:rsidR="00A80C8A" w:rsidRPr="00A80C8A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19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end"/>
            </w:r>
          </w:p>
        </w:tc>
        <w:tc>
          <w:tcPr>
            <w:tcW w:w="720" w:type="dxa"/>
          </w:tcPr>
          <w:p w14:paraId="77E5180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24 </w:t>
            </w:r>
          </w:p>
        </w:tc>
        <w:tc>
          <w:tcPr>
            <w:tcW w:w="1080" w:type="dxa"/>
          </w:tcPr>
          <w:p w14:paraId="2AD8865D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Third trimester</w:t>
            </w:r>
          </w:p>
        </w:tc>
        <w:tc>
          <w:tcPr>
            <w:tcW w:w="1170" w:type="dxa"/>
          </w:tcPr>
          <w:p w14:paraId="4FA756F4" w14:textId="3B081EB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Acute left hemiplegia, </w:t>
            </w:r>
            <w:r w:rsidR="00CE65A4" w:rsidRPr="007B0C2D">
              <w:rPr>
                <w:rFonts w:ascii="Times New Roman" w:hAnsi="Times New Roman" w:cs="Times New Roman"/>
                <w:sz w:val="16"/>
                <w:szCs w:val="16"/>
              </w:rPr>
              <w:t>neglect, altered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sensorium</w:t>
            </w:r>
          </w:p>
          <w:p w14:paraId="61BFBF2E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416412C" w14:textId="543EB3D1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IHSS</w:t>
            </w:r>
            <w:r w:rsidR="00CD7808" w:rsidRPr="007B0C2D">
              <w:rPr>
                <w:rFonts w:ascii="Times New Roman" w:hAnsi="Times New Roman" w:cs="Times New Roman"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620" w:type="dxa"/>
          </w:tcPr>
          <w:p w14:paraId="34CEF952" w14:textId="309D0678" w:rsidR="00883C41" w:rsidRPr="007B0C2D" w:rsidRDefault="002B3B88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Prior M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>itral Valve Replacement for rheumatic heart disease</w:t>
            </w:r>
            <w:r w:rsidR="00CE65A4" w:rsidRPr="007B0C2D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F3035E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on oral anticoagulant changed to LMWH </w:t>
            </w:r>
          </w:p>
        </w:tc>
        <w:tc>
          <w:tcPr>
            <w:tcW w:w="1890" w:type="dxa"/>
          </w:tcPr>
          <w:p w14:paraId="033F8B72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MRI: infarct involving the right lateral lenticulostriate territory</w:t>
            </w:r>
          </w:p>
          <w:p w14:paraId="37D540E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B287388" w14:textId="0E9E5C46" w:rsidR="00883C41" w:rsidRPr="007B0C2D" w:rsidRDefault="00883C41" w:rsidP="001E59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MRA: abrupt cut-off of the proximal R</w:t>
            </w:r>
            <w:r w:rsidR="00481ED9" w:rsidRPr="007B0C2D">
              <w:rPr>
                <w:rFonts w:ascii="Times New Roman" w:hAnsi="Times New Roman" w:cs="Times New Roman"/>
                <w:sz w:val="16"/>
                <w:szCs w:val="16"/>
              </w:rPr>
              <w:t>ight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MCA</w:t>
            </w:r>
          </w:p>
        </w:tc>
        <w:tc>
          <w:tcPr>
            <w:tcW w:w="1710" w:type="dxa"/>
          </w:tcPr>
          <w:p w14:paraId="29E4F210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Oral anticoagulation switched to LMWH before delivery and restarted on oral anticoagulation postpartum </w:t>
            </w:r>
          </w:p>
        </w:tc>
        <w:tc>
          <w:tcPr>
            <w:tcW w:w="1170" w:type="dxa"/>
          </w:tcPr>
          <w:p w14:paraId="4F27187E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VD</w:t>
            </w:r>
          </w:p>
        </w:tc>
        <w:tc>
          <w:tcPr>
            <w:tcW w:w="1440" w:type="dxa"/>
          </w:tcPr>
          <w:p w14:paraId="29E37AF5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t discharge:</w:t>
            </w:r>
          </w:p>
          <w:p w14:paraId="7A75B0FD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IHSS</w:t>
            </w:r>
            <w:r w:rsidR="00C53E5C" w:rsidRPr="007B0C2D">
              <w:rPr>
                <w:rFonts w:ascii="Times New Roman" w:hAnsi="Times New Roman" w:cs="Times New Roman"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  <w:p w14:paraId="62CED149" w14:textId="77777777" w:rsidR="00F3035E" w:rsidRPr="007B0C2D" w:rsidRDefault="00F3035E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6F0D309" w14:textId="29A0413F" w:rsidR="00F3035E" w:rsidRPr="007B0C2D" w:rsidRDefault="00F3035E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t 6 months: R</w:t>
            </w:r>
            <w:r w:rsidR="00175F18" w:rsidRPr="007B0C2D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kin score =0</w:t>
            </w:r>
          </w:p>
        </w:tc>
        <w:tc>
          <w:tcPr>
            <w:tcW w:w="1530" w:type="dxa"/>
          </w:tcPr>
          <w:p w14:paraId="2FDCC56E" w14:textId="16A04631" w:rsidR="00883C41" w:rsidRPr="007B0C2D" w:rsidRDefault="00366DF3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Healthy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term</w:t>
            </w:r>
          </w:p>
        </w:tc>
      </w:tr>
      <w:tr w:rsidR="00AF071F" w:rsidRPr="007B0C2D" w14:paraId="6A32387A" w14:textId="77777777" w:rsidTr="008D694B">
        <w:trPr>
          <w:trHeight w:val="444"/>
        </w:trPr>
        <w:tc>
          <w:tcPr>
            <w:tcW w:w="895" w:type="dxa"/>
          </w:tcPr>
          <w:p w14:paraId="5A3C4F09" w14:textId="17969839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Aaron, 2016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 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begin"/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instrText xml:space="preserve"> ADDIN EN.CITE &lt;EndNote&gt;&lt;Cite&gt;&lt;Author&gt;Aaron&lt;/Author&gt;&lt;Year&gt;2016&lt;/Year&gt;&lt;RecNum&gt;660&lt;/RecNum&gt;&lt;DisplayText&gt;&lt;style face="superscript"&gt;19&lt;/style&gt;&lt;/DisplayText&gt;&lt;record&gt;&lt;rec-number&gt;660&lt;/rec-number&gt;&lt;foreign-keys&gt;&lt;key app="EN" db-id="w5aprfdapzpdzpe005vxsdzlpvs25rprz5e9" timestamp="1497993186"&gt;660&lt;/key&gt;&lt;/foreign-keys&gt;&lt;ref-type name="Journal Article"&gt;17&lt;/ref-type&gt;&lt;contributors&gt;&lt;authors&gt;&lt;author&gt;Aaron, Sanjith&lt;/author&gt;&lt;author&gt;Shyamkumar, N. K.&lt;/author&gt;&lt;author&gt;Alexander, Sunithi&lt;/author&gt;&lt;author&gt;Babu, P. Suresh&lt;/author&gt;&lt;author&gt;Prabhakar, A. T.&lt;/author&gt;&lt;author&gt;Moses, Vinu&lt;/author&gt;&lt;author&gt;Murthy, T. V.&lt;/author&gt;&lt;author&gt;Alexander, Mathew&lt;/author&gt;&lt;/authors&gt;&lt;/contributors&gt;&lt;titles&gt;&lt;title&gt;Mechanical thrombectomy for acute ischemic stroke in pregnancy using the penumbra system&lt;/title&gt;&lt;secondary-title&gt;Annals of Indian Academy of Neurology&lt;/secondary-title&gt;&lt;/titles&gt;&lt;periodical&gt;&lt;full-title&gt;Annals of Indian Academy of Neurology&lt;/full-title&gt;&lt;/periodical&gt;&lt;pages&gt;261-263&lt;/pages&gt;&lt;volume&gt;19&lt;/volume&gt;&lt;number&gt;2&lt;/number&gt;&lt;dates&gt;&lt;year&gt;2016&lt;/year&gt;&lt;pub-dates&gt;&lt;date&gt;Apr-Jun&amp;#xD;01/31/received&amp;#xD;04/13/revised&amp;#xD;05/29/accepted&lt;/date&gt;&lt;/pub-dates&gt;&lt;/dates&gt;&lt;pub-location&gt;India&lt;/pub-location&gt;&lt;publisher&gt;Medknow Publications &amp;amp; Media Pvt Ltd&lt;/publisher&gt;&lt;isbn&gt;0972-2327&amp;#xD;1998-3549&lt;/isbn&gt;&lt;accession-num&gt;PMC4888695&lt;/accession-num&gt;&lt;urls&gt;&lt;related-urls&gt;&lt;url&gt;&lt;style face="underline" font="default" size="100%"&gt;http://www.ncbi.nlm.nih.gov/pmc/articles/PMC4888695/&lt;/style&gt;&lt;/url&gt;&lt;url&gt;&lt;style face="underline" font="default" size="100%"&gt;http://www.annalsofian.org/article.asp?issn=0972-2327;year=2016;volume=19;issue=2;spage=261;epage=263;aulast=Aaron&lt;/style&gt;&lt;/url&gt;&lt;/related-urls&gt;&lt;/urls&gt;&lt;electronic-resource-num&gt;10.4103/0972-2327.173302&lt;/electronic-resource-num&gt;&lt;remote-database-name&gt;PMC&lt;/remote-database-name&gt;&lt;/record&gt;&lt;/Cite&gt;&lt;/EndNote&gt;</w:instrTex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separate"/>
            </w:r>
            <w:r w:rsidR="00A80C8A" w:rsidRPr="00A80C8A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19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end"/>
            </w:r>
          </w:p>
        </w:tc>
        <w:tc>
          <w:tcPr>
            <w:tcW w:w="720" w:type="dxa"/>
          </w:tcPr>
          <w:p w14:paraId="56B0E62F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28 </w:t>
            </w:r>
          </w:p>
        </w:tc>
        <w:tc>
          <w:tcPr>
            <w:tcW w:w="1080" w:type="dxa"/>
          </w:tcPr>
          <w:p w14:paraId="5B7B71B7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37 weeks</w:t>
            </w:r>
          </w:p>
        </w:tc>
        <w:tc>
          <w:tcPr>
            <w:tcW w:w="1170" w:type="dxa"/>
          </w:tcPr>
          <w:p w14:paraId="29C64EC0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Sudden dense left hemiplegia, drowsy </w:t>
            </w:r>
          </w:p>
          <w:p w14:paraId="37C7EA5A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B7646EE" w14:textId="6228C203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IHSS</w:t>
            </w:r>
            <w:r w:rsidR="00CD7808" w:rsidRPr="007B0C2D">
              <w:rPr>
                <w:rFonts w:ascii="Times New Roman" w:hAnsi="Times New Roman" w:cs="Times New Roman"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620" w:type="dxa"/>
          </w:tcPr>
          <w:p w14:paraId="77517013" w14:textId="77777777" w:rsidR="006F7F20" w:rsidRPr="007B0C2D" w:rsidRDefault="006F7F20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Severe intrauterine growth retardation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26F1D66B" w14:textId="77777777" w:rsidR="006F7F20" w:rsidRPr="007B0C2D" w:rsidRDefault="006F7F20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E8B293F" w14:textId="77777777" w:rsidR="00883C41" w:rsidRPr="007B0C2D" w:rsidRDefault="006F7F20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Prior m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itral stenosis, mitral valve replacement </w:t>
            </w:r>
          </w:p>
          <w:p w14:paraId="7CA9B392" w14:textId="77777777" w:rsidR="006F7F20" w:rsidRPr="007B0C2D" w:rsidRDefault="006F7F20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538BCFD5" w14:textId="37DF8D51" w:rsidR="006F7F20" w:rsidRPr="007B0C2D" w:rsidRDefault="006F7F20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Recent oral anticoagulant changed to LMWH</w:t>
            </w:r>
          </w:p>
        </w:tc>
        <w:tc>
          <w:tcPr>
            <w:tcW w:w="1890" w:type="dxa"/>
          </w:tcPr>
          <w:p w14:paraId="318C01D5" w14:textId="40217F91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MRI: infarct involving the ri</w:t>
            </w:r>
            <w:r w:rsidR="00146740" w:rsidRPr="007B0C2D">
              <w:rPr>
                <w:rFonts w:ascii="Times New Roman" w:hAnsi="Times New Roman" w:cs="Times New Roman"/>
                <w:sz w:val="16"/>
                <w:szCs w:val="16"/>
              </w:rPr>
              <w:t>ght putamen on the DWI and ADC. Cut off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the right</w:t>
            </w:r>
            <w:r w:rsidR="00146740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MCA in the proximal M1 segment</w:t>
            </w:r>
          </w:p>
        </w:tc>
        <w:tc>
          <w:tcPr>
            <w:tcW w:w="1710" w:type="dxa"/>
          </w:tcPr>
          <w:p w14:paraId="632F1CD2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Oral anticoagulation switched to LMWH before delivery and restarted on oral anticoagulation postpartum </w:t>
            </w:r>
          </w:p>
        </w:tc>
        <w:tc>
          <w:tcPr>
            <w:tcW w:w="1170" w:type="dxa"/>
          </w:tcPr>
          <w:p w14:paraId="21719954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Emergency CD with spinal anesthesia</w:t>
            </w:r>
          </w:p>
        </w:tc>
        <w:tc>
          <w:tcPr>
            <w:tcW w:w="1440" w:type="dxa"/>
          </w:tcPr>
          <w:p w14:paraId="1E13FAB8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t discharge:</w:t>
            </w:r>
          </w:p>
          <w:p w14:paraId="7F861817" w14:textId="50564801" w:rsidR="00883C41" w:rsidRPr="007B0C2D" w:rsidRDefault="00C05C48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IHSS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=4 </w:t>
            </w:r>
          </w:p>
          <w:p w14:paraId="4615DF0A" w14:textId="77777777" w:rsidR="001A17D5" w:rsidRPr="007B0C2D" w:rsidRDefault="001A17D5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565733D9" w14:textId="071B86FA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t 6 months:</w:t>
            </w:r>
          </w:p>
          <w:p w14:paraId="707FB476" w14:textId="0E0888F2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slight disability; unable</w:t>
            </w:r>
            <w:r w:rsidR="001A17D5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to carry out all previous activities, but mostly independent</w:t>
            </w:r>
          </w:p>
        </w:tc>
        <w:tc>
          <w:tcPr>
            <w:tcW w:w="1530" w:type="dxa"/>
          </w:tcPr>
          <w:p w14:paraId="6E3B0B6D" w14:textId="02D546E4" w:rsidR="00883C41" w:rsidRPr="007B0C2D" w:rsidRDefault="00366DF3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Healthy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term</w:t>
            </w:r>
          </w:p>
        </w:tc>
      </w:tr>
      <w:tr w:rsidR="00AF071F" w:rsidRPr="007B0C2D" w14:paraId="054C8EC5" w14:textId="77777777" w:rsidTr="008D694B">
        <w:trPr>
          <w:trHeight w:val="444"/>
        </w:trPr>
        <w:tc>
          <w:tcPr>
            <w:tcW w:w="895" w:type="dxa"/>
          </w:tcPr>
          <w:p w14:paraId="23AD7F1B" w14:textId="7EEA2404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Bhogal, 2017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 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begin"/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instrText xml:space="preserve"> ADDIN EN.CITE &lt;EndNote&gt;&lt;Cite&gt;&lt;Author&gt;Bhogal&lt;/Author&gt;&lt;Year&gt;2017&lt;/Year&gt;&lt;RecNum&gt;772&lt;/RecNum&gt;&lt;DisplayText&gt;&lt;style face="superscript"&gt;20&lt;/style&gt;&lt;/DisplayText&gt;&lt;record&gt;&lt;rec-number&gt;772&lt;/rec-number&gt;&lt;foreign-keys&gt;&lt;key app="EN" db-id="w5aprfdapzpdzpe005vxsdzlpvs25rprz5e9" timestamp="1531853028"&gt;772&lt;/key&gt;&lt;/foreign-keys&gt;&lt;ref-type name="Journal Article"&gt;17&lt;/ref-type&gt;&lt;contributors&gt;&lt;authors&gt;&lt;author&gt;Bhogal, Pervinder&lt;/author&gt;&lt;author&gt;Aguilar, Marta&lt;/author&gt;&lt;author&gt;AlMatter, Muhammad&lt;/author&gt;&lt;author&gt;Karck, Ulrich&lt;/author&gt;&lt;author&gt;Bäzner, Hansjörg&lt;/author&gt;&lt;author&gt;Henkes, Hans&lt;/author&gt;&lt;/authors&gt;&lt;/contributors&gt;&lt;titles&gt;&lt;title&gt;Mechanical Thrombectomy in Pregnancy: Report of 2 Cases and Review of the Literature&lt;/title&gt;&lt;secondary-title&gt;Interventional Neurology&lt;/secondary-title&gt;&lt;/titles&gt;&lt;periodical&gt;&lt;full-title&gt;Interventional Neurology&lt;/full-title&gt;&lt;/periodical&gt;&lt;pages&gt;49-56&lt;/pages&gt;&lt;volume&gt;6&lt;/volume&gt;&lt;number&gt;1-2&lt;/number&gt;&lt;dates&gt;&lt;year&gt;2017&lt;/year&gt;&lt;pub-dates&gt;&lt;date&gt;01/19&lt;/date&gt;&lt;/pub-dates&gt;&lt;/dates&gt;&lt;pub-location&gt;Allschwilerstrasse 10, P.O. Box · Postfach · Case postale, CH–4009, Basel, Switzerland · Schweiz · Suisse, Phone: +41 61 306 11 11, Fax: +41 61 306 12 34, karger@karger.ch&lt;/pub-location&gt;&lt;publisher&gt;S. Karger AG&lt;/publisher&gt;&lt;isbn&gt;1664-9737&amp;#xD;1664-5545&lt;/isbn&gt;&lt;accession-num&gt;PMC5465721&lt;/accession-num&gt;&lt;urls&gt;&lt;related-urls&gt;&lt;url&gt;&lt;style face="underline" font="default" size="100%"&gt;http://www.ncbi.nlm.nih.gov/pmc/articles/PMC5465721/&lt;/style&gt;&lt;/url&gt;&lt;/related-urls&gt;&lt;/urls&gt;&lt;electronic-resource-num&gt;10.1159/000453461&lt;/electronic-resource-num&gt;&lt;remote-database-name&gt;PMC&lt;/remote-database-name&gt;&lt;/record&gt;&lt;/Cite&gt;&lt;/EndNote&gt;</w:instrTex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separate"/>
            </w:r>
            <w:r w:rsidR="00A80C8A" w:rsidRPr="00A80C8A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20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end"/>
            </w:r>
          </w:p>
        </w:tc>
        <w:tc>
          <w:tcPr>
            <w:tcW w:w="720" w:type="dxa"/>
          </w:tcPr>
          <w:p w14:paraId="51F20008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38 </w:t>
            </w:r>
          </w:p>
        </w:tc>
        <w:tc>
          <w:tcPr>
            <w:tcW w:w="1080" w:type="dxa"/>
          </w:tcPr>
          <w:p w14:paraId="4BF808D9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24 weeks</w:t>
            </w:r>
          </w:p>
        </w:tc>
        <w:tc>
          <w:tcPr>
            <w:tcW w:w="1170" w:type="dxa"/>
          </w:tcPr>
          <w:p w14:paraId="057853CA" w14:textId="621463A8" w:rsidR="00883C41" w:rsidRPr="007B0C2D" w:rsidRDefault="006F7F20" w:rsidP="001E59E7">
            <w:pPr>
              <w:tabs>
                <w:tab w:val="left" w:pos="87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Global aphasia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wi</w:t>
            </w:r>
            <w:r w:rsidR="00552F73" w:rsidRPr="007B0C2D">
              <w:rPr>
                <w:rFonts w:ascii="Times New Roman" w:hAnsi="Times New Roman" w:cs="Times New Roman"/>
                <w:sz w:val="16"/>
                <w:szCs w:val="16"/>
              </w:rPr>
              <w:t>th deviated gaze to the left;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52F73" w:rsidRPr="007B0C2D">
              <w:rPr>
                <w:rFonts w:ascii="Times New Roman" w:hAnsi="Times New Roman" w:cs="Times New Roman"/>
                <w:sz w:val="16"/>
                <w:szCs w:val="16"/>
              </w:rPr>
              <w:t>complete right-sided hemiplegia;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hemianaesthesia</w:t>
            </w:r>
          </w:p>
          <w:p w14:paraId="74330F85" w14:textId="77777777" w:rsidR="00883C41" w:rsidRPr="007B0C2D" w:rsidRDefault="00883C41" w:rsidP="001E59E7">
            <w:pPr>
              <w:tabs>
                <w:tab w:val="left" w:pos="87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65E768C9" w14:textId="33BCF4EE" w:rsidR="00883C41" w:rsidRPr="007B0C2D" w:rsidRDefault="00883C41" w:rsidP="001E59E7">
            <w:pPr>
              <w:tabs>
                <w:tab w:val="left" w:pos="87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IHSS</w:t>
            </w:r>
            <w:r w:rsidR="00CD7808" w:rsidRPr="007B0C2D">
              <w:rPr>
                <w:rFonts w:ascii="Times New Roman" w:hAnsi="Times New Roman" w:cs="Times New Roman"/>
                <w:sz w:val="16"/>
                <w:szCs w:val="16"/>
              </w:rPr>
              <w:t>=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620" w:type="dxa"/>
          </w:tcPr>
          <w:p w14:paraId="79ABD071" w14:textId="0AE31640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Previous </w:t>
            </w:r>
            <w:r w:rsidR="00E64194" w:rsidRPr="007B0C2D">
              <w:rPr>
                <w:rFonts w:ascii="Times New Roman" w:hAnsi="Times New Roman" w:cs="Times New Roman"/>
                <w:sz w:val="16"/>
                <w:szCs w:val="16"/>
              </w:rPr>
              <w:t>substance use disorder</w:t>
            </w:r>
          </w:p>
          <w:p w14:paraId="4F686EB1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46B6F03" w14:textId="11237A20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Patent foramen ovale</w:t>
            </w:r>
          </w:p>
        </w:tc>
        <w:tc>
          <w:tcPr>
            <w:tcW w:w="1890" w:type="dxa"/>
          </w:tcPr>
          <w:p w14:paraId="78E116FC" w14:textId="100EAD46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CT: hyperdensity along</w:t>
            </w:r>
            <w:r w:rsidR="001D6D39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left MCA</w:t>
            </w:r>
          </w:p>
          <w:p w14:paraId="6E3BCD5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13B2497F" w14:textId="34A66721" w:rsidR="00883C41" w:rsidRPr="007B0C2D" w:rsidRDefault="00A65F87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MRI: restricted diffusion of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left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lentiform nucleus and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insular</w:t>
            </w:r>
            <w:r w:rsidR="00B80F37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c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>ortex</w:t>
            </w:r>
            <w:r w:rsidR="00B80F37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, no </w:t>
            </w: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demarcation </w:t>
            </w:r>
            <w:r w:rsidR="00B80F37" w:rsidRPr="007B0C2D">
              <w:rPr>
                <w:rFonts w:ascii="Times New Roman" w:hAnsi="Times New Roman" w:cs="Times New Roman"/>
                <w:sz w:val="16"/>
                <w:szCs w:val="16"/>
              </w:rPr>
              <w:t>of cortical MCA territory</w:t>
            </w:r>
          </w:p>
        </w:tc>
        <w:tc>
          <w:tcPr>
            <w:tcW w:w="1710" w:type="dxa"/>
          </w:tcPr>
          <w:p w14:paraId="39BA476F" w14:textId="387B2AF1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Before delivery:</w:t>
            </w:r>
          </w:p>
          <w:p w14:paraId="3A532CF0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spirin and clopidogrel Peripartum:</w:t>
            </w:r>
          </w:p>
          <w:p w14:paraId="23EFD532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heparin </w:t>
            </w:r>
          </w:p>
          <w:p w14:paraId="614067FA" w14:textId="77777777" w:rsidR="008A6243" w:rsidRPr="007B0C2D" w:rsidRDefault="008A6243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2D2A91E" w14:textId="6CD35D5A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Postpartum aspirin clopidogrel </w:t>
            </w:r>
          </w:p>
        </w:tc>
        <w:tc>
          <w:tcPr>
            <w:tcW w:w="1170" w:type="dxa"/>
          </w:tcPr>
          <w:p w14:paraId="26AEC874" w14:textId="7B9625F2" w:rsidR="00883C41" w:rsidRPr="007B0C2D" w:rsidRDefault="00300433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Emergent 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>VD</w:t>
            </w:r>
          </w:p>
        </w:tc>
        <w:tc>
          <w:tcPr>
            <w:tcW w:w="1440" w:type="dxa"/>
          </w:tcPr>
          <w:p w14:paraId="1A4CDAD7" w14:textId="171F5B9A" w:rsidR="00883C41" w:rsidRPr="007B0C2D" w:rsidRDefault="00C9218E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At 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8 years later: mild residual paresis of the right hand </w:t>
            </w:r>
          </w:p>
          <w:p w14:paraId="117435A3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</w:tcPr>
          <w:p w14:paraId="323A654A" w14:textId="18192A1D" w:rsidR="00883C41" w:rsidRPr="007B0C2D" w:rsidRDefault="00ED263D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Healthy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term</w:t>
            </w:r>
          </w:p>
        </w:tc>
      </w:tr>
      <w:tr w:rsidR="00AF071F" w:rsidRPr="007B0C2D" w14:paraId="3AB04A76" w14:textId="77777777" w:rsidTr="008D694B">
        <w:trPr>
          <w:trHeight w:val="444"/>
        </w:trPr>
        <w:tc>
          <w:tcPr>
            <w:tcW w:w="895" w:type="dxa"/>
          </w:tcPr>
          <w:p w14:paraId="650DC899" w14:textId="3B4C0C3D" w:rsidR="00883C41" w:rsidRPr="00AF071F" w:rsidRDefault="00883C41" w:rsidP="001E59E7">
            <w:pPr>
              <w:rPr>
                <w:rFonts w:ascii="Times New Roman" w:hAnsi="Times New Roman" w:cs="Times New Roman"/>
                <w:b/>
                <w:sz w:val="18"/>
                <w:szCs w:val="16"/>
              </w:rPr>
            </w:pPr>
            <w:r w:rsidRPr="00AF071F">
              <w:rPr>
                <w:rFonts w:ascii="Times New Roman" w:hAnsi="Times New Roman" w:cs="Times New Roman"/>
                <w:b/>
                <w:sz w:val="18"/>
                <w:szCs w:val="16"/>
              </w:rPr>
              <w:t>Bhogal, 2017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t xml:space="preserve"> 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begin"/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instrText xml:space="preserve"> ADDIN EN.CITE &lt;EndNote&gt;&lt;Cite&gt;&lt;Author&gt;Bhogal&lt;/Author&gt;&lt;Year&gt;2017&lt;/Year&gt;&lt;RecNum&gt;772&lt;/RecNum&gt;&lt;DisplayText&gt;&lt;style face="superscript"&gt;20&lt;/style&gt;&lt;/DisplayText&gt;&lt;record&gt;&lt;rec-number&gt;772&lt;/rec-number&gt;&lt;foreign-keys&gt;&lt;key app="EN" db-id="w5aprfdapzpdzpe005vxsdzlpvs25rprz5e9" timestamp="1531853028"&gt;772&lt;/key&gt;&lt;/foreign-keys&gt;&lt;ref-type name="Journal Article"&gt;17&lt;/ref-type&gt;&lt;contributors&gt;&lt;authors&gt;&lt;author&gt;Bhogal, Pervinder&lt;/author&gt;&lt;author&gt;Aguilar, Marta&lt;/author&gt;&lt;author&gt;AlMatter, Muhammad&lt;/author&gt;&lt;author&gt;Karck, Ulrich&lt;/author&gt;&lt;author&gt;Bäzner, Hansjörg&lt;/author&gt;&lt;author&gt;Henkes, Hans&lt;/author&gt;&lt;/authors&gt;&lt;/contributors&gt;&lt;titles&gt;&lt;title&gt;Mechanical Thrombectomy in Pregnancy: Report of 2 Cases and Review of the Literature&lt;/title&gt;&lt;secondary-title&gt;Interventional Neurology&lt;/secondary-title&gt;&lt;/titles&gt;&lt;periodical&gt;&lt;full-title&gt;Interventional Neurology&lt;/full-title&gt;&lt;/periodical&gt;&lt;pages&gt;49-56&lt;/pages&gt;&lt;volume&gt;6&lt;/volume&gt;&lt;number&gt;1-2&lt;/number&gt;&lt;dates&gt;&lt;year&gt;2017&lt;/year&gt;&lt;pub-dates&gt;&lt;date&gt;01/19&lt;/date&gt;&lt;/pub-dates&gt;&lt;/dates&gt;&lt;pub-location&gt;Allschwilerstrasse 10, P.O. Box · Postfach · Case postale, CH–4009, Basel, Switzerland · Schweiz · Suisse, Phone: +41 61 306 11 11, Fax: +41 61 306 12 34, karger@karger.ch&lt;/pub-location&gt;&lt;publisher&gt;S. Karger AG&lt;/publisher&gt;&lt;isbn&gt;1664-9737&amp;#xD;1664-5545&lt;/isbn&gt;&lt;accession-num&gt;PMC5465721&lt;/accession-num&gt;&lt;urls&gt;&lt;related-urls&gt;&lt;url&gt;&lt;style face="underline" font="default" size="100%"&gt;http://www.ncbi.nlm.nih.gov/pmc/articles/PMC5465721/&lt;/style&gt;&lt;/url&gt;&lt;/related-urls&gt;&lt;/urls&gt;&lt;electronic-resource-num&gt;10.1159/000453461&lt;/electronic-resource-num&gt;&lt;remote-database-name&gt;PMC&lt;/remote-database-name&gt;&lt;/record&gt;&lt;/Cite&gt;&lt;/EndNote&gt;</w:instrTex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separate"/>
            </w:r>
            <w:r w:rsidR="00A80C8A" w:rsidRPr="00A80C8A">
              <w:rPr>
                <w:rFonts w:ascii="Times New Roman" w:hAnsi="Times New Roman" w:cs="Times New Roman"/>
                <w:b/>
                <w:noProof/>
                <w:sz w:val="18"/>
                <w:szCs w:val="16"/>
                <w:vertAlign w:val="superscript"/>
              </w:rPr>
              <w:t>20</w:t>
            </w:r>
            <w:r w:rsidR="00A80C8A">
              <w:rPr>
                <w:rFonts w:ascii="Times New Roman" w:hAnsi="Times New Roman" w:cs="Times New Roman"/>
                <w:b/>
                <w:sz w:val="18"/>
                <w:szCs w:val="16"/>
              </w:rPr>
              <w:fldChar w:fldCharType="end"/>
            </w:r>
          </w:p>
        </w:tc>
        <w:tc>
          <w:tcPr>
            <w:tcW w:w="720" w:type="dxa"/>
          </w:tcPr>
          <w:p w14:paraId="5CD575CA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36 </w:t>
            </w:r>
          </w:p>
        </w:tc>
        <w:tc>
          <w:tcPr>
            <w:tcW w:w="1080" w:type="dxa"/>
          </w:tcPr>
          <w:p w14:paraId="0414A8EB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25 weeks</w:t>
            </w:r>
          </w:p>
        </w:tc>
        <w:tc>
          <w:tcPr>
            <w:tcW w:w="1170" w:type="dxa"/>
          </w:tcPr>
          <w:p w14:paraId="27A0ED61" w14:textId="06AE6D53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Unconscious </w:t>
            </w:r>
          </w:p>
        </w:tc>
        <w:tc>
          <w:tcPr>
            <w:tcW w:w="1620" w:type="dxa"/>
          </w:tcPr>
          <w:p w14:paraId="63BF69F1" w14:textId="0E648F55" w:rsidR="00883C41" w:rsidRPr="007B0C2D" w:rsidRDefault="00C50ED9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Hx</w:t>
            </w:r>
            <w:r w:rsidR="00303EDE" w:rsidRPr="007B0C2D">
              <w:rPr>
                <w:rFonts w:ascii="Times New Roman" w:hAnsi="Times New Roman" w:cs="Times New Roman"/>
                <w:sz w:val="16"/>
                <w:szCs w:val="16"/>
              </w:rPr>
              <w:t xml:space="preserve"> o</w:t>
            </w:r>
            <w:r w:rsidR="00883C41" w:rsidRPr="007B0C2D">
              <w:rPr>
                <w:rFonts w:ascii="Times New Roman" w:hAnsi="Times New Roman" w:cs="Times New Roman"/>
                <w:sz w:val="16"/>
                <w:szCs w:val="16"/>
              </w:rPr>
              <w:t>perative reconstruction of ascending aorta after type A dissection</w:t>
            </w:r>
          </w:p>
        </w:tc>
        <w:tc>
          <w:tcPr>
            <w:tcW w:w="1890" w:type="dxa"/>
          </w:tcPr>
          <w:p w14:paraId="41503C3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CT/CTA: distal occlusion of the basilar</w:t>
            </w:r>
          </w:p>
          <w:p w14:paraId="3E23A309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rtery but no definite infarction</w:t>
            </w:r>
          </w:p>
        </w:tc>
        <w:tc>
          <w:tcPr>
            <w:tcW w:w="1710" w:type="dxa"/>
          </w:tcPr>
          <w:p w14:paraId="783276EB" w14:textId="5C488E61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ltepase</w:t>
            </w:r>
          </w:p>
          <w:p w14:paraId="0E5686E5" w14:textId="77777777" w:rsidR="008A6243" w:rsidRPr="007B0C2D" w:rsidRDefault="008A6243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3090FBB" w14:textId="06EB5CDF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spirin and prasugrel</w:t>
            </w:r>
          </w:p>
        </w:tc>
        <w:tc>
          <w:tcPr>
            <w:tcW w:w="1170" w:type="dxa"/>
          </w:tcPr>
          <w:p w14:paraId="4DAD443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40" w:type="dxa"/>
          </w:tcPr>
          <w:p w14:paraId="0B1FA0B2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At discharge:</w:t>
            </w:r>
          </w:p>
          <w:p w14:paraId="5764798C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o residual neurological</w:t>
            </w:r>
          </w:p>
          <w:p w14:paraId="4497C221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symptoms apart from mild internuclear ophthalmoplegia</w:t>
            </w:r>
          </w:p>
        </w:tc>
        <w:tc>
          <w:tcPr>
            <w:tcW w:w="1530" w:type="dxa"/>
          </w:tcPr>
          <w:p w14:paraId="0CFF56C4" w14:textId="77777777" w:rsidR="00883C41" w:rsidRPr="007B0C2D" w:rsidRDefault="00883C41" w:rsidP="001E59E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B0C2D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</w:tr>
    </w:tbl>
    <w:p w14:paraId="2765087D" w14:textId="130E04B6" w:rsidR="00C53E5C" w:rsidRPr="007B0C2D" w:rsidRDefault="00CD7808" w:rsidP="00C53E5C">
      <w:pPr>
        <w:rPr>
          <w:rFonts w:ascii="Times New Roman" w:hAnsi="Times New Roman" w:cs="Times New Roman"/>
          <w:sz w:val="16"/>
          <w:szCs w:val="16"/>
        </w:rPr>
      </w:pPr>
      <w:r w:rsidRPr="007B0C2D">
        <w:rPr>
          <w:rFonts w:ascii="Times New Roman" w:hAnsi="Times New Roman" w:cs="Times New Roman"/>
          <w:sz w:val="16"/>
          <w:szCs w:val="16"/>
        </w:rPr>
        <w:t xml:space="preserve">ADC= Apparent Diffusion Coefficient; BP=blood pressure; </w:t>
      </w:r>
      <w:r w:rsidR="00C53E5C" w:rsidRPr="007B0C2D">
        <w:rPr>
          <w:rFonts w:ascii="Times New Roman" w:hAnsi="Times New Roman" w:cs="Times New Roman"/>
          <w:sz w:val="16"/>
          <w:szCs w:val="16"/>
        </w:rPr>
        <w:t>CD=cesarean delivery; CT</w:t>
      </w:r>
      <w:r w:rsidRPr="007B0C2D">
        <w:rPr>
          <w:rFonts w:ascii="Times New Roman" w:hAnsi="Times New Roman" w:cs="Times New Roman"/>
          <w:sz w:val="16"/>
          <w:szCs w:val="16"/>
        </w:rPr>
        <w:t>/CTA</w:t>
      </w:r>
      <w:r w:rsidR="00C53E5C" w:rsidRPr="007B0C2D">
        <w:rPr>
          <w:rFonts w:ascii="Times New Roman" w:hAnsi="Times New Roman" w:cs="Times New Roman"/>
          <w:sz w:val="16"/>
          <w:szCs w:val="16"/>
        </w:rPr>
        <w:t xml:space="preserve">= computed tomography/computed tomography angiography; </w:t>
      </w:r>
      <w:r w:rsidRPr="007B0C2D">
        <w:rPr>
          <w:rFonts w:ascii="Times New Roman" w:hAnsi="Times New Roman" w:cs="Times New Roman"/>
          <w:sz w:val="16"/>
          <w:szCs w:val="16"/>
        </w:rPr>
        <w:t>DWI= Diffusion Weight Imaging;</w:t>
      </w:r>
      <w:r w:rsidR="00303EDE" w:rsidRPr="007B0C2D">
        <w:rPr>
          <w:rFonts w:ascii="Times New Roman" w:hAnsi="Times New Roman" w:cs="Times New Roman"/>
          <w:sz w:val="16"/>
          <w:szCs w:val="16"/>
        </w:rPr>
        <w:t xml:space="preserve">  Hx= history;</w:t>
      </w:r>
      <w:r w:rsidRPr="007B0C2D">
        <w:rPr>
          <w:rFonts w:ascii="Times New Roman" w:hAnsi="Times New Roman" w:cs="Times New Roman"/>
          <w:sz w:val="16"/>
          <w:szCs w:val="16"/>
        </w:rPr>
        <w:t xml:space="preserve"> </w:t>
      </w:r>
      <w:r w:rsidR="00C53E5C" w:rsidRPr="007B0C2D">
        <w:rPr>
          <w:rFonts w:ascii="Times New Roman" w:hAnsi="Times New Roman" w:cs="Times New Roman"/>
          <w:sz w:val="16"/>
          <w:szCs w:val="16"/>
        </w:rPr>
        <w:t>LMWH= low molecular weight heparin; MCA= middle cerebral artery; MRI/MRA= magnetic resonance imaging/magnetic resonance angiography; N/A= not available; NIHSS= National Institutes of Health Stroke Scale; VD= vaginal delivery</w:t>
      </w:r>
    </w:p>
    <w:p w14:paraId="085F033B" w14:textId="77777777" w:rsidR="00AD498C" w:rsidRDefault="00AD498C" w:rsidP="00C53E5C">
      <w:pPr>
        <w:rPr>
          <w:sz w:val="16"/>
          <w:szCs w:val="16"/>
        </w:rPr>
      </w:pPr>
    </w:p>
    <w:p w14:paraId="1AD9079A" w14:textId="1825B70C" w:rsidR="00AD498C" w:rsidRPr="000A3EC5" w:rsidRDefault="000A3EC5" w:rsidP="00C53E5C">
      <w:pPr>
        <w:rPr>
          <w:rFonts w:ascii="Times New Roman" w:hAnsi="Times New Roman" w:cs="Times New Roman"/>
          <w:sz w:val="20"/>
          <w:szCs w:val="16"/>
        </w:rPr>
      </w:pPr>
      <w:r>
        <w:rPr>
          <w:rFonts w:ascii="Times New Roman" w:hAnsi="Times New Roman" w:cs="Times New Roman"/>
          <w:sz w:val="20"/>
          <w:szCs w:val="16"/>
        </w:rPr>
        <w:lastRenderedPageBreak/>
        <w:t>REFERENCES</w:t>
      </w:r>
    </w:p>
    <w:p w14:paraId="234D5D5F" w14:textId="77777777" w:rsidR="00A80C8A" w:rsidRPr="000A3EC5" w:rsidRDefault="00AD498C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fldChar w:fldCharType="begin"/>
      </w:r>
      <w:r w:rsidRPr="000A3EC5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0A3EC5">
        <w:rPr>
          <w:rFonts w:ascii="Times New Roman" w:hAnsi="Times New Roman" w:cs="Times New Roman"/>
          <w:sz w:val="20"/>
          <w:szCs w:val="20"/>
        </w:rPr>
        <w:fldChar w:fldCharType="separate"/>
      </w:r>
      <w:r w:rsidR="00A80C8A" w:rsidRPr="000A3EC5">
        <w:rPr>
          <w:rFonts w:ascii="Times New Roman" w:hAnsi="Times New Roman" w:cs="Times New Roman"/>
          <w:sz w:val="20"/>
          <w:szCs w:val="20"/>
        </w:rPr>
        <w:t>1.</w:t>
      </w:r>
      <w:r w:rsidR="00A80C8A" w:rsidRPr="000A3EC5">
        <w:rPr>
          <w:rFonts w:ascii="Times New Roman" w:hAnsi="Times New Roman" w:cs="Times New Roman"/>
          <w:sz w:val="20"/>
          <w:szCs w:val="20"/>
        </w:rPr>
        <w:tab/>
        <w:t xml:space="preserve">Dapprich M, Boessenecker W. Fibrinolysis with alteplase in a pregnant woman with stroke. </w:t>
      </w:r>
      <w:r w:rsidR="00A80C8A" w:rsidRPr="000A3EC5">
        <w:rPr>
          <w:rFonts w:ascii="Times New Roman" w:hAnsi="Times New Roman" w:cs="Times New Roman"/>
          <w:i/>
          <w:sz w:val="20"/>
          <w:szCs w:val="20"/>
        </w:rPr>
        <w:t xml:space="preserve">Cerebrovascular diseases (Basel, Switzerland). </w:t>
      </w:r>
      <w:r w:rsidR="00A80C8A" w:rsidRPr="000A3EC5">
        <w:rPr>
          <w:rFonts w:ascii="Times New Roman" w:hAnsi="Times New Roman" w:cs="Times New Roman"/>
          <w:sz w:val="20"/>
          <w:szCs w:val="20"/>
        </w:rPr>
        <w:t>2002;13(4):290.</w:t>
      </w:r>
    </w:p>
    <w:p w14:paraId="47F77769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2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Elford K, Leader A, Wee R, Stys PK. Stroke in ovarian hyperstimulation syndrome in early pregnancy treated with intra-arterial rt-PA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Neurology. </w:t>
      </w:r>
      <w:r w:rsidRPr="000A3EC5">
        <w:rPr>
          <w:rFonts w:ascii="Times New Roman" w:hAnsi="Times New Roman" w:cs="Times New Roman"/>
          <w:sz w:val="20"/>
          <w:szCs w:val="20"/>
        </w:rPr>
        <w:t>2002;59(8):1270-1272.</w:t>
      </w:r>
    </w:p>
    <w:p w14:paraId="31C2CF3C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3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Weatherby SJ, Edwards NC, West R, Heafield MT. Good outcome in early pregnancy following direct thrombolysis for cerebral venous sinus thrombosis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 Neurol. </w:t>
      </w:r>
      <w:r w:rsidRPr="000A3EC5">
        <w:rPr>
          <w:rFonts w:ascii="Times New Roman" w:hAnsi="Times New Roman" w:cs="Times New Roman"/>
          <w:sz w:val="20"/>
          <w:szCs w:val="20"/>
        </w:rPr>
        <w:t>2003;250(11):1372-1373.</w:t>
      </w:r>
    </w:p>
    <w:p w14:paraId="44CF5529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4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Johnson DM, Kramer DC, Cohen E, Rochon M, Rosner M, Weinberger J. Thrombolytic therapy for acute stroke in late pregnancy with intra-arterial recombinant tissue plasminogen activator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Stroke. </w:t>
      </w:r>
      <w:r w:rsidRPr="000A3EC5">
        <w:rPr>
          <w:rFonts w:ascii="Times New Roman" w:hAnsi="Times New Roman" w:cs="Times New Roman"/>
          <w:sz w:val="20"/>
          <w:szCs w:val="20"/>
        </w:rPr>
        <w:t>2005;36(6):e53-55.</w:t>
      </w:r>
    </w:p>
    <w:p w14:paraId="0603EB02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5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Leonhardt G, Gaul C, Nietsch HH, Buerke M, Schleussner E. Thrombolytic therapy in pregnanc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ournal of thrombosis and thrombolysis. </w:t>
      </w:r>
      <w:r w:rsidRPr="000A3EC5">
        <w:rPr>
          <w:rFonts w:ascii="Times New Roman" w:hAnsi="Times New Roman" w:cs="Times New Roman"/>
          <w:sz w:val="20"/>
          <w:szCs w:val="20"/>
        </w:rPr>
        <w:t>2006;21(3):271-276.</w:t>
      </w:r>
    </w:p>
    <w:p w14:paraId="629D513D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6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Wiese KM, Talkad A, Mathews M, Wang D. Intravenous recombinant tissue plasminogen activator in a pregnant woman with cardioembolic strok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Stroke. </w:t>
      </w:r>
      <w:r w:rsidRPr="000A3EC5">
        <w:rPr>
          <w:rFonts w:ascii="Times New Roman" w:hAnsi="Times New Roman" w:cs="Times New Roman"/>
          <w:sz w:val="20"/>
          <w:szCs w:val="20"/>
        </w:rPr>
        <w:t>2006;37(8):2168-2169.</w:t>
      </w:r>
    </w:p>
    <w:p w14:paraId="3990B3D5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7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Murugappan A, Coplin WM, Al-Sadat AN, et al. Thrombolytic therapy of acute ischemic stroke during pregnanc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Neurology. </w:t>
      </w:r>
      <w:r w:rsidRPr="000A3EC5">
        <w:rPr>
          <w:rFonts w:ascii="Times New Roman" w:hAnsi="Times New Roman" w:cs="Times New Roman"/>
          <w:sz w:val="20"/>
          <w:szCs w:val="20"/>
        </w:rPr>
        <w:t>2006;66(5):768-770.</w:t>
      </w:r>
    </w:p>
    <w:p w14:paraId="7DB6450E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8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Yamaguchi Y, Kondo T, Ihara M, Kawamata J, Fukuyama H, Takahashi R. [Intravenous recombinant tissue plasminogen activator in an 18-week pregnant woman with embolic stroke]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Rinsho shinkeigaku = Clinical neurology. </w:t>
      </w:r>
      <w:r w:rsidRPr="000A3EC5">
        <w:rPr>
          <w:rFonts w:ascii="Times New Roman" w:hAnsi="Times New Roman" w:cs="Times New Roman"/>
          <w:sz w:val="20"/>
          <w:szCs w:val="20"/>
        </w:rPr>
        <w:t>2010;50(5):315-319.</w:t>
      </w:r>
    </w:p>
    <w:p w14:paraId="2C61A634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9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Li Y, Margraf J, Kluck B, Jenny D, Castaldo J. Thrombolytic Therapy for Ischemic Stroke Secondary to Paradoxical Embolism in Pregnancy: A Case Report and Literature Review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The neurologist. </w:t>
      </w:r>
      <w:r w:rsidRPr="000A3EC5">
        <w:rPr>
          <w:rFonts w:ascii="Times New Roman" w:hAnsi="Times New Roman" w:cs="Times New Roman"/>
          <w:sz w:val="20"/>
          <w:szCs w:val="20"/>
        </w:rPr>
        <w:t>2012;18(1):44-48.</w:t>
      </w:r>
    </w:p>
    <w:p w14:paraId="4A9054BF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0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Tassi R, Acampa M, Marotta G, et al. Systemic thrombolysis for stroke in pregnanc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Am J Emerg Med. </w:t>
      </w:r>
      <w:r w:rsidRPr="000A3EC5">
        <w:rPr>
          <w:rFonts w:ascii="Times New Roman" w:hAnsi="Times New Roman" w:cs="Times New Roman"/>
          <w:sz w:val="20"/>
          <w:szCs w:val="20"/>
        </w:rPr>
        <w:t>2013;31(2):448 e441-443.</w:t>
      </w:r>
    </w:p>
    <w:p w14:paraId="52A833C1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1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Hori H, Yamamoto F, Ito Y, Hashimoto Y, Hirano T, Uchino M. [Intravenous recombinant tissue plasminogen activator therapy in a 14-week pregnant woman with embolic stroke due to protein S deficiency]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Rinsho shinkeigaku = Clinical neurology. </w:t>
      </w:r>
      <w:r w:rsidRPr="000A3EC5">
        <w:rPr>
          <w:rFonts w:ascii="Times New Roman" w:hAnsi="Times New Roman" w:cs="Times New Roman"/>
          <w:sz w:val="20"/>
          <w:szCs w:val="20"/>
        </w:rPr>
        <w:t>2013;53(3):212-216.</w:t>
      </w:r>
    </w:p>
    <w:p w14:paraId="6060D320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2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Mantoan Ritter L, Schuler A, Gangopadhyay R, et al. Successful thrombolysis of stroke with intravenous alteplase in the third trimester of pregnanc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 Neurol. </w:t>
      </w:r>
      <w:r w:rsidRPr="000A3EC5">
        <w:rPr>
          <w:rFonts w:ascii="Times New Roman" w:hAnsi="Times New Roman" w:cs="Times New Roman"/>
          <w:sz w:val="20"/>
          <w:szCs w:val="20"/>
        </w:rPr>
        <w:t>2014;261(3):632-634.</w:t>
      </w:r>
    </w:p>
    <w:p w14:paraId="5DDFE5C6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3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Ritchie J, Lokman M, Panikkar J. Thrombolysis for stroke in pregnancy at 39 weeks gestation with a subsequent normal deliver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BMJ case reports. </w:t>
      </w:r>
      <w:r w:rsidRPr="000A3EC5">
        <w:rPr>
          <w:rFonts w:ascii="Times New Roman" w:hAnsi="Times New Roman" w:cs="Times New Roman"/>
          <w:sz w:val="20"/>
          <w:szCs w:val="20"/>
        </w:rPr>
        <w:t>2015.</w:t>
      </w:r>
    </w:p>
    <w:p w14:paraId="327BCED0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4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Tversky S, Libman RB, Reppucci ML, Tufano AM, Katz JM. Thrombolysis for Ischemic Stroke during Pregnancy: A Case Report and Review of the Literatur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ournal of stroke and cerebrovascular diseases : the official journal of National Stroke Association. </w:t>
      </w:r>
      <w:r w:rsidRPr="000A3EC5">
        <w:rPr>
          <w:rFonts w:ascii="Times New Roman" w:hAnsi="Times New Roman" w:cs="Times New Roman"/>
          <w:sz w:val="20"/>
          <w:szCs w:val="20"/>
        </w:rPr>
        <w:t>2016;25(10):e167-170.</w:t>
      </w:r>
    </w:p>
    <w:p w14:paraId="3F75A763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5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Reining-Festa A, Foldy D, Coulibaly-Wimmer M, Eischer L, Heger M, Fertl E. Intravenous thrombolysis of stroke in early pregnancy: a case report and review of the literatur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 Neurol. </w:t>
      </w:r>
      <w:r w:rsidRPr="000A3EC5">
        <w:rPr>
          <w:rFonts w:ascii="Times New Roman" w:hAnsi="Times New Roman" w:cs="Times New Roman"/>
          <w:sz w:val="20"/>
          <w:szCs w:val="20"/>
        </w:rPr>
        <w:t>2017;264(2):397-400.</w:t>
      </w:r>
    </w:p>
    <w:p w14:paraId="798FCBC3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6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Khan A, Hosseini P, Nevajda B, Khan S. Lesson of the month 2: Use of thrombolysis for ischaemic stroke in pregnancy - a case report and review of literatur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Clinical medicine (London, England). </w:t>
      </w:r>
      <w:r w:rsidRPr="000A3EC5">
        <w:rPr>
          <w:rFonts w:ascii="Times New Roman" w:hAnsi="Times New Roman" w:cs="Times New Roman"/>
          <w:sz w:val="20"/>
          <w:szCs w:val="20"/>
        </w:rPr>
        <w:t>2017;17(6):581-583.</w:t>
      </w:r>
    </w:p>
    <w:p w14:paraId="4A78D428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7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Jiang Z, Hu Z. Remote Intracerebral Hemorrhage Following Intravenous Thrombolysis in Pregnancy at 31 Weeks Gestation: A Case Report and Review of the Literatur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The neurologist. </w:t>
      </w:r>
      <w:r w:rsidRPr="000A3EC5">
        <w:rPr>
          <w:rFonts w:ascii="Times New Roman" w:hAnsi="Times New Roman" w:cs="Times New Roman"/>
          <w:sz w:val="20"/>
          <w:szCs w:val="20"/>
        </w:rPr>
        <w:t>2018;23(1):19-22.</w:t>
      </w:r>
    </w:p>
    <w:p w14:paraId="56DF7665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8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Landais A, Chaumont H, Dellis R. Thrombolytic Therapy of Acute Ischemic Stroke during Early Pregnancy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Journal of stroke and cerebrovascular diseases : the official journal of National Stroke Association. </w:t>
      </w:r>
      <w:r w:rsidRPr="000A3EC5">
        <w:rPr>
          <w:rFonts w:ascii="Times New Roman" w:hAnsi="Times New Roman" w:cs="Times New Roman"/>
          <w:sz w:val="20"/>
          <w:szCs w:val="20"/>
        </w:rPr>
        <w:t>2018;27(2):e20-e23.</w:t>
      </w:r>
    </w:p>
    <w:p w14:paraId="502C9C39" w14:textId="77777777" w:rsidR="00A80C8A" w:rsidRPr="000A3EC5" w:rsidRDefault="00A80C8A" w:rsidP="00A80C8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19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Aaron S, Shyamkumar NK, Alexander S, et al. Mechanical thrombectomy for acute ischemic stroke in pregnancy using the penumbra system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Annals of Indian Academy of Neurology. </w:t>
      </w:r>
      <w:r w:rsidRPr="000A3EC5">
        <w:rPr>
          <w:rFonts w:ascii="Times New Roman" w:hAnsi="Times New Roman" w:cs="Times New Roman"/>
          <w:sz w:val="20"/>
          <w:szCs w:val="20"/>
        </w:rPr>
        <w:t>2016;19(2):261-263.</w:t>
      </w:r>
    </w:p>
    <w:p w14:paraId="78265E92" w14:textId="77777777" w:rsidR="00A80C8A" w:rsidRPr="000A3EC5" w:rsidRDefault="00A80C8A" w:rsidP="00A80C8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t>20.</w:t>
      </w:r>
      <w:r w:rsidRPr="000A3EC5">
        <w:rPr>
          <w:rFonts w:ascii="Times New Roman" w:hAnsi="Times New Roman" w:cs="Times New Roman"/>
          <w:sz w:val="20"/>
          <w:szCs w:val="20"/>
        </w:rPr>
        <w:tab/>
        <w:t xml:space="preserve">Bhogal P, Aguilar M, AlMatter M, Karck U, Bäzner H, Henkes H. Mechanical Thrombectomy in Pregnancy: Report of 2 Cases and Review of the Literature. </w:t>
      </w:r>
      <w:r w:rsidRPr="000A3EC5">
        <w:rPr>
          <w:rFonts w:ascii="Times New Roman" w:hAnsi="Times New Roman" w:cs="Times New Roman"/>
          <w:i/>
          <w:sz w:val="20"/>
          <w:szCs w:val="20"/>
        </w:rPr>
        <w:t xml:space="preserve">Interventional Neurology. </w:t>
      </w:r>
      <w:r w:rsidRPr="000A3EC5">
        <w:rPr>
          <w:rFonts w:ascii="Times New Roman" w:hAnsi="Times New Roman" w:cs="Times New Roman"/>
          <w:sz w:val="20"/>
          <w:szCs w:val="20"/>
        </w:rPr>
        <w:t>2017;6(1-2):49-56.</w:t>
      </w:r>
    </w:p>
    <w:p w14:paraId="18255F9F" w14:textId="41AFCF05" w:rsidR="00371DFC" w:rsidRPr="000A3EC5" w:rsidRDefault="00AD498C" w:rsidP="00C53E5C">
      <w:pPr>
        <w:rPr>
          <w:rFonts w:ascii="Times New Roman" w:hAnsi="Times New Roman" w:cs="Times New Roman"/>
          <w:sz w:val="20"/>
          <w:szCs w:val="20"/>
        </w:rPr>
      </w:pPr>
      <w:r w:rsidRPr="000A3EC5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371DFC" w:rsidRPr="000A3EC5" w:rsidSect="009855C7">
      <w:pgSz w:w="15840" w:h="12240" w:orient="landscape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4DF476" w14:textId="77777777" w:rsidR="00E90393" w:rsidRDefault="00E90393" w:rsidP="00FC3BD3">
      <w:pPr>
        <w:spacing w:after="0" w:line="240" w:lineRule="auto"/>
      </w:pPr>
      <w:r>
        <w:separator/>
      </w:r>
    </w:p>
  </w:endnote>
  <w:endnote w:type="continuationSeparator" w:id="0">
    <w:p w14:paraId="72D44675" w14:textId="77777777" w:rsidR="00E90393" w:rsidRDefault="00E90393" w:rsidP="00FC3B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02C4BA" w14:textId="77777777" w:rsidR="00E90393" w:rsidRDefault="00E90393" w:rsidP="00FC3BD3">
      <w:pPr>
        <w:spacing w:after="0" w:line="240" w:lineRule="auto"/>
      </w:pPr>
      <w:r>
        <w:separator/>
      </w:r>
    </w:p>
  </w:footnote>
  <w:footnote w:type="continuationSeparator" w:id="0">
    <w:p w14:paraId="42E433CE" w14:textId="77777777" w:rsidR="00E90393" w:rsidRDefault="00E90393" w:rsidP="00FC3BD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8314C2"/>
    <w:multiLevelType w:val="hybridMultilevel"/>
    <w:tmpl w:val="5E44C6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2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aprfdapzpdzpe005vxsdzlpvs25rprz5e9&quot;&gt;Stroke in Pregnancy&lt;record-ids&gt;&lt;item&gt;153&lt;/item&gt;&lt;item&gt;333&lt;/item&gt;&lt;item&gt;351&lt;/item&gt;&lt;item&gt;354&lt;/item&gt;&lt;item&gt;361&lt;/item&gt;&lt;item&gt;362&lt;/item&gt;&lt;item&gt;368&lt;/item&gt;&lt;item&gt;370&lt;/item&gt;&lt;item&gt;378&lt;/item&gt;&lt;item&gt;411&lt;/item&gt;&lt;item&gt;412&lt;/item&gt;&lt;item&gt;416&lt;/item&gt;&lt;item&gt;559&lt;/item&gt;&lt;item&gt;594&lt;/item&gt;&lt;item&gt;660&lt;/item&gt;&lt;item&gt;740&lt;/item&gt;&lt;item&gt;764&lt;/item&gt;&lt;item&gt;766&lt;/item&gt;&lt;item&gt;771&lt;/item&gt;&lt;item&gt;772&lt;/item&gt;&lt;/record-ids&gt;&lt;/item&gt;&lt;/Libraries&gt;"/>
  </w:docVars>
  <w:rsids>
    <w:rsidRoot w:val="00314D32"/>
    <w:rsid w:val="000060BC"/>
    <w:rsid w:val="00013389"/>
    <w:rsid w:val="000154A6"/>
    <w:rsid w:val="000162CC"/>
    <w:rsid w:val="00043DBB"/>
    <w:rsid w:val="0006219C"/>
    <w:rsid w:val="0006791F"/>
    <w:rsid w:val="000858C7"/>
    <w:rsid w:val="000914C2"/>
    <w:rsid w:val="000A3EC5"/>
    <w:rsid w:val="000B1CEC"/>
    <w:rsid w:val="000C03EE"/>
    <w:rsid w:val="000C388E"/>
    <w:rsid w:val="000C4399"/>
    <w:rsid w:val="000E0298"/>
    <w:rsid w:val="000E4975"/>
    <w:rsid w:val="000F154B"/>
    <w:rsid w:val="000F2184"/>
    <w:rsid w:val="00102F14"/>
    <w:rsid w:val="001214D6"/>
    <w:rsid w:val="001402D7"/>
    <w:rsid w:val="00146740"/>
    <w:rsid w:val="00147C5B"/>
    <w:rsid w:val="00147DFD"/>
    <w:rsid w:val="00165406"/>
    <w:rsid w:val="0017397A"/>
    <w:rsid w:val="00175F18"/>
    <w:rsid w:val="00192521"/>
    <w:rsid w:val="001928C0"/>
    <w:rsid w:val="001A17D5"/>
    <w:rsid w:val="001A198A"/>
    <w:rsid w:val="001B08A8"/>
    <w:rsid w:val="001C2079"/>
    <w:rsid w:val="001D2458"/>
    <w:rsid w:val="001D6D39"/>
    <w:rsid w:val="001E3809"/>
    <w:rsid w:val="001E59E7"/>
    <w:rsid w:val="001F2177"/>
    <w:rsid w:val="00203495"/>
    <w:rsid w:val="0022282D"/>
    <w:rsid w:val="00226E73"/>
    <w:rsid w:val="002300B0"/>
    <w:rsid w:val="00233F9B"/>
    <w:rsid w:val="00255074"/>
    <w:rsid w:val="0026393F"/>
    <w:rsid w:val="00267AEC"/>
    <w:rsid w:val="00272D19"/>
    <w:rsid w:val="00274BAD"/>
    <w:rsid w:val="00280387"/>
    <w:rsid w:val="00293BC9"/>
    <w:rsid w:val="002B3B88"/>
    <w:rsid w:val="002B671E"/>
    <w:rsid w:val="002C0F3C"/>
    <w:rsid w:val="002E2790"/>
    <w:rsid w:val="002E29B6"/>
    <w:rsid w:val="002F3FD8"/>
    <w:rsid w:val="00300433"/>
    <w:rsid w:val="00303EDE"/>
    <w:rsid w:val="00306BB5"/>
    <w:rsid w:val="00314D32"/>
    <w:rsid w:val="0031538C"/>
    <w:rsid w:val="00331225"/>
    <w:rsid w:val="0034270B"/>
    <w:rsid w:val="003477E4"/>
    <w:rsid w:val="00363DA3"/>
    <w:rsid w:val="00366DF3"/>
    <w:rsid w:val="00371DFC"/>
    <w:rsid w:val="00394391"/>
    <w:rsid w:val="003A6936"/>
    <w:rsid w:val="003B57DF"/>
    <w:rsid w:val="003C1888"/>
    <w:rsid w:val="003D0DDC"/>
    <w:rsid w:val="003D2AB1"/>
    <w:rsid w:val="003D5C83"/>
    <w:rsid w:val="003F76A2"/>
    <w:rsid w:val="0040226E"/>
    <w:rsid w:val="00403ACA"/>
    <w:rsid w:val="0042269C"/>
    <w:rsid w:val="004348E4"/>
    <w:rsid w:val="004703D9"/>
    <w:rsid w:val="00472C75"/>
    <w:rsid w:val="00481ED9"/>
    <w:rsid w:val="00494365"/>
    <w:rsid w:val="00494E3F"/>
    <w:rsid w:val="004B00A2"/>
    <w:rsid w:val="004B6B19"/>
    <w:rsid w:val="004C264D"/>
    <w:rsid w:val="004C3C11"/>
    <w:rsid w:val="004C3F96"/>
    <w:rsid w:val="004D0015"/>
    <w:rsid w:val="004D54C0"/>
    <w:rsid w:val="004F326E"/>
    <w:rsid w:val="00520345"/>
    <w:rsid w:val="00521AE9"/>
    <w:rsid w:val="00522C69"/>
    <w:rsid w:val="0052470D"/>
    <w:rsid w:val="00533E74"/>
    <w:rsid w:val="00543D51"/>
    <w:rsid w:val="00552F73"/>
    <w:rsid w:val="0056248E"/>
    <w:rsid w:val="005677C2"/>
    <w:rsid w:val="005B5719"/>
    <w:rsid w:val="005C0D72"/>
    <w:rsid w:val="005D025C"/>
    <w:rsid w:val="005D5C94"/>
    <w:rsid w:val="005D5E56"/>
    <w:rsid w:val="00607363"/>
    <w:rsid w:val="0061055E"/>
    <w:rsid w:val="00610837"/>
    <w:rsid w:val="00622E5B"/>
    <w:rsid w:val="00625915"/>
    <w:rsid w:val="006318EC"/>
    <w:rsid w:val="00634714"/>
    <w:rsid w:val="00637467"/>
    <w:rsid w:val="006636EF"/>
    <w:rsid w:val="00671A7E"/>
    <w:rsid w:val="00682564"/>
    <w:rsid w:val="00684BE4"/>
    <w:rsid w:val="006961A5"/>
    <w:rsid w:val="006C4EF7"/>
    <w:rsid w:val="006C53E9"/>
    <w:rsid w:val="006E0F82"/>
    <w:rsid w:val="006F181D"/>
    <w:rsid w:val="006F7F20"/>
    <w:rsid w:val="00701372"/>
    <w:rsid w:val="00704109"/>
    <w:rsid w:val="00715474"/>
    <w:rsid w:val="00715C5D"/>
    <w:rsid w:val="00722EF1"/>
    <w:rsid w:val="00723F35"/>
    <w:rsid w:val="00726D78"/>
    <w:rsid w:val="00731E81"/>
    <w:rsid w:val="00740054"/>
    <w:rsid w:val="007436B4"/>
    <w:rsid w:val="00743732"/>
    <w:rsid w:val="00754CEF"/>
    <w:rsid w:val="007679DB"/>
    <w:rsid w:val="00794630"/>
    <w:rsid w:val="007B0C2D"/>
    <w:rsid w:val="007C1AA1"/>
    <w:rsid w:val="007C553D"/>
    <w:rsid w:val="007F01DB"/>
    <w:rsid w:val="007F31A9"/>
    <w:rsid w:val="00803983"/>
    <w:rsid w:val="008039C0"/>
    <w:rsid w:val="0081047F"/>
    <w:rsid w:val="00825233"/>
    <w:rsid w:val="00834A77"/>
    <w:rsid w:val="00837934"/>
    <w:rsid w:val="008438C9"/>
    <w:rsid w:val="00856979"/>
    <w:rsid w:val="00862D3C"/>
    <w:rsid w:val="008808EC"/>
    <w:rsid w:val="00883C41"/>
    <w:rsid w:val="0088524A"/>
    <w:rsid w:val="00887F88"/>
    <w:rsid w:val="008A6243"/>
    <w:rsid w:val="008B593D"/>
    <w:rsid w:val="008B59A2"/>
    <w:rsid w:val="008B5C6B"/>
    <w:rsid w:val="008C7DFD"/>
    <w:rsid w:val="008D0F03"/>
    <w:rsid w:val="008D6789"/>
    <w:rsid w:val="008D694B"/>
    <w:rsid w:val="008D6BBA"/>
    <w:rsid w:val="008E3CD8"/>
    <w:rsid w:val="008E4BA2"/>
    <w:rsid w:val="008F3F5D"/>
    <w:rsid w:val="00916FF3"/>
    <w:rsid w:val="00942D4F"/>
    <w:rsid w:val="0096116B"/>
    <w:rsid w:val="0098146D"/>
    <w:rsid w:val="009855C7"/>
    <w:rsid w:val="00987D0F"/>
    <w:rsid w:val="0099119B"/>
    <w:rsid w:val="009943FF"/>
    <w:rsid w:val="009A09F4"/>
    <w:rsid w:val="009D5A79"/>
    <w:rsid w:val="009E5FEC"/>
    <w:rsid w:val="00A04DE2"/>
    <w:rsid w:val="00A23FBF"/>
    <w:rsid w:val="00A50659"/>
    <w:rsid w:val="00A519F3"/>
    <w:rsid w:val="00A55084"/>
    <w:rsid w:val="00A65F87"/>
    <w:rsid w:val="00A80C8A"/>
    <w:rsid w:val="00A80F33"/>
    <w:rsid w:val="00A863EF"/>
    <w:rsid w:val="00A937AB"/>
    <w:rsid w:val="00AA3D41"/>
    <w:rsid w:val="00AA55EC"/>
    <w:rsid w:val="00AA64A9"/>
    <w:rsid w:val="00AB2E9E"/>
    <w:rsid w:val="00AD498C"/>
    <w:rsid w:val="00AF071F"/>
    <w:rsid w:val="00B02C1C"/>
    <w:rsid w:val="00B108F2"/>
    <w:rsid w:val="00B2196F"/>
    <w:rsid w:val="00B41DDF"/>
    <w:rsid w:val="00B41FBC"/>
    <w:rsid w:val="00B42338"/>
    <w:rsid w:val="00B4365D"/>
    <w:rsid w:val="00B53341"/>
    <w:rsid w:val="00B80F37"/>
    <w:rsid w:val="00B81E68"/>
    <w:rsid w:val="00B81FA6"/>
    <w:rsid w:val="00B8318E"/>
    <w:rsid w:val="00BA51C1"/>
    <w:rsid w:val="00BA7DC3"/>
    <w:rsid w:val="00BB042B"/>
    <w:rsid w:val="00BC0C47"/>
    <w:rsid w:val="00BC42E3"/>
    <w:rsid w:val="00BC60ED"/>
    <w:rsid w:val="00BE0E93"/>
    <w:rsid w:val="00BE4676"/>
    <w:rsid w:val="00BF0C85"/>
    <w:rsid w:val="00C05C48"/>
    <w:rsid w:val="00C279C3"/>
    <w:rsid w:val="00C369B3"/>
    <w:rsid w:val="00C50ED9"/>
    <w:rsid w:val="00C53E5C"/>
    <w:rsid w:val="00C54AAD"/>
    <w:rsid w:val="00C751F3"/>
    <w:rsid w:val="00C84E16"/>
    <w:rsid w:val="00C85A5E"/>
    <w:rsid w:val="00C9064C"/>
    <w:rsid w:val="00C912C0"/>
    <w:rsid w:val="00C9218E"/>
    <w:rsid w:val="00CA1F8B"/>
    <w:rsid w:val="00CB03DC"/>
    <w:rsid w:val="00CC2616"/>
    <w:rsid w:val="00CD0DAF"/>
    <w:rsid w:val="00CD7808"/>
    <w:rsid w:val="00CE65A4"/>
    <w:rsid w:val="00CF3B93"/>
    <w:rsid w:val="00CF3C8C"/>
    <w:rsid w:val="00CF4E33"/>
    <w:rsid w:val="00D02B5F"/>
    <w:rsid w:val="00D0391B"/>
    <w:rsid w:val="00D069F2"/>
    <w:rsid w:val="00D22050"/>
    <w:rsid w:val="00D45BBD"/>
    <w:rsid w:val="00D45BEF"/>
    <w:rsid w:val="00D515CF"/>
    <w:rsid w:val="00D615B7"/>
    <w:rsid w:val="00D61C80"/>
    <w:rsid w:val="00D70119"/>
    <w:rsid w:val="00D77757"/>
    <w:rsid w:val="00D96ADD"/>
    <w:rsid w:val="00DA61FC"/>
    <w:rsid w:val="00DA7432"/>
    <w:rsid w:val="00DD4456"/>
    <w:rsid w:val="00DD4634"/>
    <w:rsid w:val="00DE60D5"/>
    <w:rsid w:val="00E03985"/>
    <w:rsid w:val="00E056A3"/>
    <w:rsid w:val="00E50BA3"/>
    <w:rsid w:val="00E60D3A"/>
    <w:rsid w:val="00E64194"/>
    <w:rsid w:val="00E75D39"/>
    <w:rsid w:val="00E81959"/>
    <w:rsid w:val="00E90393"/>
    <w:rsid w:val="00EC01FC"/>
    <w:rsid w:val="00ED099C"/>
    <w:rsid w:val="00ED263D"/>
    <w:rsid w:val="00ED4EEB"/>
    <w:rsid w:val="00F101D6"/>
    <w:rsid w:val="00F11119"/>
    <w:rsid w:val="00F12D0D"/>
    <w:rsid w:val="00F17727"/>
    <w:rsid w:val="00F23A21"/>
    <w:rsid w:val="00F3035E"/>
    <w:rsid w:val="00F4790A"/>
    <w:rsid w:val="00F515D3"/>
    <w:rsid w:val="00F55F47"/>
    <w:rsid w:val="00F651F7"/>
    <w:rsid w:val="00F67DCE"/>
    <w:rsid w:val="00F94410"/>
    <w:rsid w:val="00FA16D2"/>
    <w:rsid w:val="00FC3BD3"/>
    <w:rsid w:val="00FC45D7"/>
    <w:rsid w:val="00FD3893"/>
    <w:rsid w:val="00FE41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7CA69C"/>
  <w15:chartTrackingRefBased/>
  <w15:docId w15:val="{DF689FB4-156C-4789-8A47-8832480C13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83C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C43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43732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883C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883C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3C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3C4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3C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3C4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42D4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C3B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3BD3"/>
  </w:style>
  <w:style w:type="paragraph" w:styleId="Footer">
    <w:name w:val="footer"/>
    <w:basedOn w:val="Normal"/>
    <w:link w:val="FooterChar"/>
    <w:uiPriority w:val="99"/>
    <w:unhideWhenUsed/>
    <w:rsid w:val="00FC3B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3BD3"/>
  </w:style>
  <w:style w:type="paragraph" w:customStyle="1" w:styleId="EndNoteBibliographyTitle">
    <w:name w:val="EndNote Bibliography Title"/>
    <w:basedOn w:val="Normal"/>
    <w:link w:val="EndNoteBibliographyTitleChar"/>
    <w:rsid w:val="00AD498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498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D498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498C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D028F3-B57C-4206-A14C-7E8A7849B9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7514</Words>
  <Characters>42833</Characters>
  <Application>Microsoft Office Word</Application>
  <DocSecurity>0</DocSecurity>
  <Lines>356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den, Hannah Elizabeth</dc:creator>
  <cp:keywords/>
  <dc:description/>
  <cp:lastModifiedBy>Madden, Hannah E.</cp:lastModifiedBy>
  <cp:revision>2</cp:revision>
  <cp:lastPrinted>2018-08-17T14:14:00Z</cp:lastPrinted>
  <dcterms:created xsi:type="dcterms:W3CDTF">2019-03-06T13:44:00Z</dcterms:created>
  <dcterms:modified xsi:type="dcterms:W3CDTF">2019-03-06T13:44:00Z</dcterms:modified>
</cp:coreProperties>
</file>